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bin" ContentType="application/vnd.ms-word.attachedToolbars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016B6B9" w14:textId="1818CF0D" w:rsidR="001C0DD3" w:rsidRPr="00EF4EC9" w:rsidRDefault="001C0DD3" w:rsidP="00545878">
      <w:pPr>
        <w:spacing w:line="276" w:lineRule="auto"/>
        <w:rPr>
          <w:rFonts w:ascii="Arial" w:hAnsi="Arial" w:cs="Arial"/>
          <w:b/>
        </w:rPr>
      </w:pPr>
      <w:r w:rsidRPr="00EF4EC9">
        <w:rPr>
          <w:rFonts w:ascii="Arial" w:hAnsi="Arial" w:cs="Arial"/>
          <w:b/>
        </w:rPr>
        <w:t xml:space="preserve">Differences in the </w:t>
      </w:r>
      <w:r w:rsidR="00545878" w:rsidRPr="00EF4EC9">
        <w:rPr>
          <w:rFonts w:ascii="Arial" w:hAnsi="Arial" w:cs="Arial"/>
          <w:b/>
        </w:rPr>
        <w:t>P</w:t>
      </w:r>
      <w:r w:rsidRPr="00EF4EC9">
        <w:rPr>
          <w:rFonts w:ascii="Arial" w:hAnsi="Arial" w:cs="Arial"/>
          <w:b/>
        </w:rPr>
        <w:t xml:space="preserve">revalence of </w:t>
      </w:r>
      <w:r w:rsidR="00545878" w:rsidRPr="00EF4EC9">
        <w:rPr>
          <w:rFonts w:ascii="Arial" w:hAnsi="Arial" w:cs="Arial"/>
          <w:b/>
        </w:rPr>
        <w:t>O</w:t>
      </w:r>
      <w:r w:rsidRPr="00EF4EC9">
        <w:rPr>
          <w:rFonts w:ascii="Arial" w:hAnsi="Arial" w:cs="Arial"/>
          <w:b/>
        </w:rPr>
        <w:t xml:space="preserve">besity, </w:t>
      </w:r>
      <w:r w:rsidR="00545878" w:rsidRPr="00EF4EC9">
        <w:rPr>
          <w:rFonts w:ascii="Arial" w:hAnsi="Arial" w:cs="Arial"/>
          <w:b/>
        </w:rPr>
        <w:t>S</w:t>
      </w:r>
      <w:r w:rsidRPr="00EF4EC9">
        <w:rPr>
          <w:rFonts w:ascii="Arial" w:hAnsi="Arial" w:cs="Arial"/>
          <w:b/>
        </w:rPr>
        <w:t xml:space="preserve">moking and </w:t>
      </w:r>
      <w:r w:rsidR="00545878" w:rsidRPr="00EF4EC9">
        <w:rPr>
          <w:rFonts w:ascii="Arial" w:hAnsi="Arial" w:cs="Arial"/>
          <w:b/>
        </w:rPr>
        <w:t>A</w:t>
      </w:r>
      <w:r w:rsidRPr="00EF4EC9">
        <w:rPr>
          <w:rFonts w:ascii="Arial" w:hAnsi="Arial" w:cs="Arial"/>
          <w:b/>
        </w:rPr>
        <w:t xml:space="preserve">lcohol in the </w:t>
      </w:r>
      <w:r w:rsidR="007E6EFC" w:rsidRPr="00EF4EC9">
        <w:rPr>
          <w:rFonts w:ascii="Arial" w:hAnsi="Arial" w:cs="Arial"/>
          <w:b/>
        </w:rPr>
        <w:t xml:space="preserve">United States </w:t>
      </w:r>
      <w:r w:rsidRPr="00EF4EC9">
        <w:rPr>
          <w:rFonts w:ascii="Arial" w:hAnsi="Arial" w:cs="Arial"/>
          <w:b/>
        </w:rPr>
        <w:t xml:space="preserve">Nationwide Inpatient Sample and the Behavioral Risk Factor Surveillance System </w:t>
      </w:r>
    </w:p>
    <w:p w14:paraId="5EE7B26B" w14:textId="77777777" w:rsidR="00545878" w:rsidRPr="00EF4EC9" w:rsidRDefault="00545878" w:rsidP="00545878">
      <w:pPr>
        <w:spacing w:line="276" w:lineRule="auto"/>
        <w:rPr>
          <w:rFonts w:ascii="Arial" w:hAnsi="Arial" w:cs="Arial"/>
          <w:b/>
        </w:rPr>
      </w:pPr>
    </w:p>
    <w:p w14:paraId="2D761809" w14:textId="4D77719D" w:rsidR="00D565D6" w:rsidRPr="00D542CD" w:rsidRDefault="001C0DD3" w:rsidP="00545878">
      <w:pPr>
        <w:spacing w:line="276" w:lineRule="auto"/>
        <w:rPr>
          <w:rFonts w:ascii="Arial" w:hAnsi="Arial" w:cs="Arial"/>
          <w:b/>
          <w:sz w:val="22"/>
          <w:szCs w:val="22"/>
        </w:rPr>
      </w:pPr>
      <w:r w:rsidRPr="00D542CD">
        <w:rPr>
          <w:rFonts w:ascii="Arial" w:hAnsi="Arial" w:cs="Arial"/>
          <w:b/>
          <w:sz w:val="22"/>
          <w:szCs w:val="22"/>
        </w:rPr>
        <w:t>S</w:t>
      </w:r>
      <w:r w:rsidR="00283A64" w:rsidRPr="00D542CD">
        <w:rPr>
          <w:rFonts w:ascii="Arial" w:hAnsi="Arial" w:cs="Arial"/>
          <w:b/>
          <w:sz w:val="22"/>
          <w:szCs w:val="22"/>
        </w:rPr>
        <w:t>1</w:t>
      </w:r>
      <w:r w:rsidR="0006699F" w:rsidRPr="00D542CD">
        <w:rPr>
          <w:rFonts w:ascii="Arial" w:hAnsi="Arial" w:cs="Arial"/>
          <w:b/>
          <w:sz w:val="22"/>
          <w:szCs w:val="22"/>
        </w:rPr>
        <w:t>.</w:t>
      </w:r>
      <w:r w:rsidR="00D565D6" w:rsidRPr="00D542CD">
        <w:rPr>
          <w:rFonts w:ascii="Arial" w:hAnsi="Arial" w:cs="Arial"/>
          <w:b/>
          <w:sz w:val="22"/>
          <w:szCs w:val="22"/>
        </w:rPr>
        <w:t xml:space="preserve"> SAS code</w:t>
      </w:r>
      <w:r w:rsidR="003C170C" w:rsidRPr="00D542CD">
        <w:rPr>
          <w:rFonts w:ascii="Arial" w:hAnsi="Arial" w:cs="Arial"/>
          <w:b/>
          <w:sz w:val="22"/>
          <w:szCs w:val="22"/>
        </w:rPr>
        <w:t xml:space="preserve"> </w:t>
      </w:r>
      <w:r w:rsidR="00D44737" w:rsidRPr="00D542CD">
        <w:rPr>
          <w:rFonts w:ascii="Arial" w:hAnsi="Arial" w:cs="Arial"/>
          <w:b/>
          <w:sz w:val="22"/>
          <w:szCs w:val="22"/>
        </w:rPr>
        <w:t xml:space="preserve">and definition of data elements used </w:t>
      </w:r>
      <w:r w:rsidR="003C170C" w:rsidRPr="00D542CD">
        <w:rPr>
          <w:rFonts w:ascii="Arial" w:hAnsi="Arial" w:cs="Arial"/>
          <w:b/>
          <w:sz w:val="22"/>
          <w:szCs w:val="22"/>
        </w:rPr>
        <w:t xml:space="preserve">to </w:t>
      </w:r>
      <w:r w:rsidR="007E0F0F" w:rsidRPr="00D542CD">
        <w:rPr>
          <w:rFonts w:ascii="Arial" w:hAnsi="Arial" w:cs="Arial"/>
          <w:b/>
          <w:sz w:val="22"/>
          <w:szCs w:val="22"/>
        </w:rPr>
        <w:t>estimate the prevalence</w:t>
      </w:r>
      <w:r w:rsidR="0006699F" w:rsidRPr="00D542CD">
        <w:rPr>
          <w:rFonts w:ascii="Arial" w:hAnsi="Arial" w:cs="Arial"/>
          <w:b/>
          <w:sz w:val="22"/>
          <w:szCs w:val="22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52"/>
        <w:gridCol w:w="2952"/>
        <w:gridCol w:w="2952"/>
      </w:tblGrid>
      <w:tr w:rsidR="009C38F8" w:rsidRPr="00EF4EC9" w14:paraId="51A460B8" w14:textId="77777777" w:rsidTr="00D542CD">
        <w:trPr>
          <w:trHeight w:val="566"/>
        </w:trPr>
        <w:tc>
          <w:tcPr>
            <w:tcW w:w="8856" w:type="dxa"/>
            <w:gridSpan w:val="3"/>
            <w:vAlign w:val="center"/>
          </w:tcPr>
          <w:p w14:paraId="2684D9CD" w14:textId="77E15ECB" w:rsidR="009C38F8" w:rsidRPr="00EF4EC9" w:rsidRDefault="000C3062" w:rsidP="00D542CD">
            <w:pPr>
              <w:spacing w:line="276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EF4EC9">
              <w:rPr>
                <w:rFonts w:ascii="Arial" w:hAnsi="Arial" w:cs="Arial"/>
                <w:b/>
                <w:sz w:val="20"/>
                <w:szCs w:val="20"/>
              </w:rPr>
              <w:t>SAS c</w:t>
            </w:r>
            <w:r w:rsidR="009C38F8" w:rsidRPr="00EF4EC9">
              <w:rPr>
                <w:rFonts w:ascii="Arial" w:hAnsi="Arial" w:cs="Arial"/>
                <w:b/>
                <w:sz w:val="20"/>
                <w:szCs w:val="20"/>
              </w:rPr>
              <w:t>ode for N</w:t>
            </w:r>
            <w:r w:rsidR="00545878" w:rsidRPr="00EF4EC9">
              <w:rPr>
                <w:rFonts w:ascii="Arial" w:hAnsi="Arial" w:cs="Arial"/>
                <w:b/>
                <w:sz w:val="20"/>
                <w:szCs w:val="20"/>
              </w:rPr>
              <w:t>ationwide Inpatient Sample (NIS)</w:t>
            </w:r>
            <w:r w:rsidR="00EF4EC9" w:rsidRPr="00EF4EC9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="00EF4EC9" w:rsidRPr="00EF4EC9"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="00EF4EC9" w:rsidRPr="00EF4EC9">
              <w:rPr>
                <w:rFonts w:ascii="Arial" w:hAnsi="Arial" w:cs="Arial"/>
                <w:b/>
                <w:sz w:val="20"/>
                <w:szCs w:val="20"/>
              </w:rPr>
              <w:instrText>ADDIN RW.CITE{{217 Agency for Healthcare Research and Quality 2014;218 Agency for Healthcare Research and Quality 2014}}</w:instrText>
            </w:r>
            <w:r w:rsidR="00EF4EC9" w:rsidRPr="00EF4EC9"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D542CD" w:rsidRPr="00D542CD">
              <w:rPr>
                <w:rFonts w:ascii="Arial" w:eastAsia="Times New Roman" w:hAnsi="Arial" w:cs="Arial"/>
                <w:sz w:val="20"/>
              </w:rPr>
              <w:t>(1,2)</w:t>
            </w:r>
            <w:r w:rsidR="00EF4EC9" w:rsidRPr="00EF4EC9"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</w:p>
        </w:tc>
      </w:tr>
      <w:tr w:rsidR="00F01171" w:rsidRPr="00EF4EC9" w14:paraId="72EAE5BC" w14:textId="77777777" w:rsidTr="00F01171">
        <w:tc>
          <w:tcPr>
            <w:tcW w:w="8856" w:type="dxa"/>
            <w:gridSpan w:val="3"/>
          </w:tcPr>
          <w:p w14:paraId="2A1F451E" w14:textId="24493289" w:rsidR="00F01171" w:rsidRPr="00EF4EC9" w:rsidRDefault="00545878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proc</w:t>
            </w:r>
            <w:proofErr w:type="spellEnd"/>
            <w:proofErr w:type="gramEnd"/>
            <w:r w:rsidRPr="00EF4EC9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EF4EC9">
              <w:rPr>
                <w:rFonts w:ascii="Arial" w:hAnsi="Arial" w:cs="Arial"/>
                <w:sz w:val="20"/>
                <w:szCs w:val="20"/>
              </w:rPr>
              <w:t>surveyfreq</w:t>
            </w:r>
            <w:proofErr w:type="spellEnd"/>
            <w:r w:rsidRPr="00EF4EC9">
              <w:rPr>
                <w:rFonts w:ascii="Arial" w:hAnsi="Arial" w:cs="Arial"/>
                <w:sz w:val="20"/>
                <w:szCs w:val="20"/>
              </w:rPr>
              <w:t xml:space="preserve"> data = nis_2011;</w:t>
            </w:r>
          </w:p>
          <w:p w14:paraId="0CAB5450" w14:textId="75FFF1CA" w:rsidR="00F01171" w:rsidRPr="00EF4EC9" w:rsidRDefault="00545878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tables</w:t>
            </w:r>
            <w:proofErr w:type="gramEnd"/>
            <w:r w:rsidRPr="00EF4EC9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EF4EC9">
              <w:rPr>
                <w:rFonts w:ascii="Arial" w:hAnsi="Arial" w:cs="Arial"/>
                <w:sz w:val="20"/>
                <w:szCs w:val="20"/>
              </w:rPr>
              <w:t>agewt</w:t>
            </w:r>
            <w:proofErr w:type="spellEnd"/>
            <w:r w:rsidRPr="00EF4EC9">
              <w:rPr>
                <w:rFonts w:ascii="Arial" w:hAnsi="Arial" w:cs="Arial"/>
                <w:sz w:val="20"/>
                <w:szCs w:val="20"/>
              </w:rPr>
              <w:t>*</w:t>
            </w:r>
            <w:r w:rsidRPr="00EF4EC9">
              <w:rPr>
                <w:rFonts w:ascii="Arial" w:hAnsi="Arial" w:cs="Arial"/>
                <w:i/>
                <w:sz w:val="20"/>
                <w:szCs w:val="20"/>
              </w:rPr>
              <w:t>VARIABLE</w:t>
            </w:r>
            <w:r w:rsidRPr="00EF4EC9">
              <w:rPr>
                <w:rFonts w:ascii="Arial" w:hAnsi="Arial" w:cs="Arial"/>
                <w:sz w:val="20"/>
                <w:szCs w:val="20"/>
              </w:rPr>
              <w:t>;</w:t>
            </w:r>
          </w:p>
          <w:p w14:paraId="23CE2E52" w14:textId="0A4AD960" w:rsidR="00F01171" w:rsidRPr="00EF4EC9" w:rsidRDefault="00545878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weight</w:t>
            </w:r>
            <w:proofErr w:type="gramEnd"/>
            <w:r w:rsidRPr="00EF4EC9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EF4EC9">
              <w:rPr>
                <w:rFonts w:ascii="Arial" w:hAnsi="Arial" w:cs="Arial"/>
                <w:sz w:val="20"/>
                <w:szCs w:val="20"/>
              </w:rPr>
              <w:t>discwt</w:t>
            </w:r>
            <w:proofErr w:type="spellEnd"/>
            <w:r w:rsidRPr="00EF4EC9">
              <w:rPr>
                <w:rFonts w:ascii="Arial" w:hAnsi="Arial" w:cs="Arial"/>
                <w:sz w:val="20"/>
                <w:szCs w:val="20"/>
              </w:rPr>
              <w:t>;</w:t>
            </w:r>
          </w:p>
          <w:p w14:paraId="37D3CE8A" w14:textId="380EE348" w:rsidR="00F01171" w:rsidRPr="00EF4EC9" w:rsidRDefault="00545878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strata</w:t>
            </w:r>
            <w:proofErr w:type="gramEnd"/>
            <w:r w:rsidRPr="00EF4EC9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EF4EC9">
              <w:rPr>
                <w:rFonts w:ascii="Arial" w:hAnsi="Arial" w:cs="Arial"/>
                <w:sz w:val="20"/>
                <w:szCs w:val="20"/>
              </w:rPr>
              <w:t>nis_stratum</w:t>
            </w:r>
            <w:proofErr w:type="spellEnd"/>
            <w:r w:rsidRPr="00EF4EC9">
              <w:rPr>
                <w:rFonts w:ascii="Arial" w:hAnsi="Arial" w:cs="Arial"/>
                <w:sz w:val="20"/>
                <w:szCs w:val="20"/>
              </w:rPr>
              <w:t>;</w:t>
            </w:r>
          </w:p>
          <w:p w14:paraId="53A75A4D" w14:textId="5103942C" w:rsidR="00F01171" w:rsidRPr="00EF4EC9" w:rsidRDefault="00545878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cluster</w:t>
            </w:r>
            <w:proofErr w:type="gramEnd"/>
            <w:r w:rsidRPr="00EF4EC9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EF4EC9">
              <w:rPr>
                <w:rFonts w:ascii="Arial" w:hAnsi="Arial" w:cs="Arial"/>
                <w:sz w:val="20"/>
                <w:szCs w:val="20"/>
              </w:rPr>
              <w:t>hospid</w:t>
            </w:r>
            <w:proofErr w:type="spellEnd"/>
            <w:r w:rsidRPr="00EF4EC9">
              <w:rPr>
                <w:rFonts w:ascii="Arial" w:hAnsi="Arial" w:cs="Arial"/>
                <w:sz w:val="20"/>
                <w:szCs w:val="20"/>
              </w:rPr>
              <w:t>;</w:t>
            </w:r>
          </w:p>
          <w:p w14:paraId="56401177" w14:textId="02CD5208" w:rsidR="00F01171" w:rsidRPr="00EF4EC9" w:rsidRDefault="00545878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run</w:t>
            </w:r>
            <w:proofErr w:type="gramEnd"/>
            <w:r w:rsidRPr="00EF4EC9">
              <w:rPr>
                <w:rFonts w:ascii="Arial" w:hAnsi="Arial" w:cs="Arial"/>
                <w:sz w:val="20"/>
                <w:szCs w:val="20"/>
              </w:rPr>
              <w:t>;</w:t>
            </w:r>
          </w:p>
        </w:tc>
      </w:tr>
      <w:tr w:rsidR="00F01171" w:rsidRPr="00EF4EC9" w14:paraId="119DFCFB" w14:textId="77777777" w:rsidTr="00D542CD">
        <w:trPr>
          <w:trHeight w:val="548"/>
        </w:trPr>
        <w:tc>
          <w:tcPr>
            <w:tcW w:w="8856" w:type="dxa"/>
            <w:gridSpan w:val="3"/>
            <w:vAlign w:val="center"/>
          </w:tcPr>
          <w:p w14:paraId="387C3F87" w14:textId="0417F2E0" w:rsidR="00F01171" w:rsidRPr="00EF4EC9" w:rsidRDefault="000C3062" w:rsidP="00D542CD">
            <w:pPr>
              <w:spacing w:line="276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EF4EC9">
              <w:rPr>
                <w:rFonts w:ascii="Arial" w:hAnsi="Arial" w:cs="Arial"/>
                <w:b/>
                <w:sz w:val="20"/>
                <w:szCs w:val="20"/>
              </w:rPr>
              <w:t>SAS c</w:t>
            </w:r>
            <w:r w:rsidR="00F01171" w:rsidRPr="00EF4EC9">
              <w:rPr>
                <w:rFonts w:ascii="Arial" w:hAnsi="Arial" w:cs="Arial"/>
                <w:b/>
                <w:sz w:val="20"/>
                <w:szCs w:val="20"/>
              </w:rPr>
              <w:t xml:space="preserve">ode for </w:t>
            </w:r>
            <w:r w:rsidR="00545878" w:rsidRPr="00EF4EC9">
              <w:rPr>
                <w:rFonts w:ascii="Arial" w:hAnsi="Arial" w:cs="Arial"/>
                <w:b/>
                <w:sz w:val="20"/>
                <w:szCs w:val="20"/>
              </w:rPr>
              <w:t>Behavioral Risk Factor Surveillance System (</w:t>
            </w:r>
            <w:r w:rsidR="00F01171" w:rsidRPr="00EF4EC9">
              <w:rPr>
                <w:rFonts w:ascii="Arial" w:hAnsi="Arial" w:cs="Arial"/>
                <w:b/>
                <w:sz w:val="20"/>
                <w:szCs w:val="20"/>
              </w:rPr>
              <w:t>BRFSS</w:t>
            </w:r>
            <w:r w:rsidR="00545878" w:rsidRPr="00EF4EC9">
              <w:rPr>
                <w:rFonts w:ascii="Arial" w:hAnsi="Arial" w:cs="Arial"/>
                <w:b/>
                <w:sz w:val="20"/>
                <w:szCs w:val="20"/>
              </w:rPr>
              <w:t>)</w:t>
            </w:r>
            <w:r w:rsidR="00EF4EC9" w:rsidRPr="00EF4EC9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="00EF4EC9" w:rsidRPr="00EF4EC9"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="00EF4EC9" w:rsidRPr="00EF4EC9">
              <w:rPr>
                <w:rFonts w:ascii="Arial" w:hAnsi="Arial" w:cs="Arial"/>
                <w:b/>
                <w:sz w:val="20"/>
                <w:szCs w:val="20"/>
              </w:rPr>
              <w:instrText>ADDIN RW.CITE{{220 Centers for Disease Control and Prevention (CDC) 2014;219 Centers for Disease Control and Prevention (CDC) 2014}}</w:instrText>
            </w:r>
            <w:r w:rsidR="00EF4EC9" w:rsidRPr="00EF4EC9"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D542CD" w:rsidRPr="00D542CD">
              <w:rPr>
                <w:rFonts w:ascii="Arial" w:eastAsia="Times New Roman" w:hAnsi="Arial" w:cs="Arial"/>
                <w:sz w:val="20"/>
              </w:rPr>
              <w:t>(3,4)</w:t>
            </w:r>
            <w:r w:rsidR="00EF4EC9" w:rsidRPr="00EF4EC9"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</w:p>
        </w:tc>
      </w:tr>
      <w:tr w:rsidR="00F01171" w:rsidRPr="00EF4EC9" w14:paraId="287B574A" w14:textId="77777777" w:rsidTr="00F01171">
        <w:tc>
          <w:tcPr>
            <w:tcW w:w="8856" w:type="dxa"/>
            <w:gridSpan w:val="3"/>
          </w:tcPr>
          <w:p w14:paraId="74FEE1FA" w14:textId="50147500" w:rsidR="00F01171" w:rsidRPr="00EF4EC9" w:rsidRDefault="00545878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proc</w:t>
            </w:r>
            <w:proofErr w:type="spellEnd"/>
            <w:proofErr w:type="gramEnd"/>
            <w:r w:rsidRPr="00EF4EC9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EF4EC9">
              <w:rPr>
                <w:rFonts w:ascii="Arial" w:hAnsi="Arial" w:cs="Arial"/>
                <w:sz w:val="20"/>
                <w:szCs w:val="20"/>
              </w:rPr>
              <w:t>surveyfreq</w:t>
            </w:r>
            <w:proofErr w:type="spellEnd"/>
            <w:r w:rsidRPr="00EF4EC9">
              <w:rPr>
                <w:rFonts w:ascii="Arial" w:hAnsi="Arial" w:cs="Arial"/>
                <w:sz w:val="20"/>
                <w:szCs w:val="20"/>
              </w:rPr>
              <w:t xml:space="preserve"> data = brfss_2011;</w:t>
            </w:r>
          </w:p>
          <w:p w14:paraId="713027E2" w14:textId="034EE83D" w:rsidR="00F01171" w:rsidRPr="00EF4EC9" w:rsidRDefault="00545878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tables</w:t>
            </w:r>
            <w:proofErr w:type="gramEnd"/>
            <w:r w:rsidRPr="00EF4EC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EF4EC9">
              <w:rPr>
                <w:rFonts w:ascii="Arial" w:hAnsi="Arial" w:cs="Arial"/>
                <w:i/>
                <w:sz w:val="20"/>
                <w:szCs w:val="20"/>
              </w:rPr>
              <w:t>VARIABLE</w:t>
            </w:r>
            <w:r w:rsidRPr="00EF4EC9">
              <w:rPr>
                <w:rFonts w:ascii="Arial" w:hAnsi="Arial" w:cs="Arial"/>
                <w:sz w:val="20"/>
                <w:szCs w:val="20"/>
              </w:rPr>
              <w:t>;</w:t>
            </w:r>
          </w:p>
          <w:p w14:paraId="5F76F0E0" w14:textId="234F7F03" w:rsidR="00F01171" w:rsidRPr="00EF4EC9" w:rsidRDefault="00545878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weight</w:t>
            </w:r>
            <w:proofErr w:type="gramEnd"/>
            <w:r w:rsidRPr="00EF4EC9">
              <w:rPr>
                <w:rFonts w:ascii="Arial" w:hAnsi="Arial" w:cs="Arial"/>
                <w:sz w:val="20"/>
                <w:szCs w:val="20"/>
              </w:rPr>
              <w:t xml:space="preserve"> _</w:t>
            </w:r>
            <w:proofErr w:type="spellStart"/>
            <w:r w:rsidRPr="00EF4EC9">
              <w:rPr>
                <w:rFonts w:ascii="Arial" w:hAnsi="Arial" w:cs="Arial"/>
                <w:sz w:val="20"/>
                <w:szCs w:val="20"/>
              </w:rPr>
              <w:t>llcpwt</w:t>
            </w:r>
            <w:proofErr w:type="spellEnd"/>
            <w:r w:rsidRPr="00EF4EC9">
              <w:rPr>
                <w:rFonts w:ascii="Arial" w:hAnsi="Arial" w:cs="Arial"/>
                <w:sz w:val="20"/>
                <w:szCs w:val="20"/>
              </w:rPr>
              <w:t>;</w:t>
            </w:r>
          </w:p>
          <w:p w14:paraId="7103B13E" w14:textId="119AC4BC" w:rsidR="00F01171" w:rsidRPr="00EF4EC9" w:rsidRDefault="00545878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strata</w:t>
            </w:r>
            <w:proofErr w:type="gramEnd"/>
            <w:r w:rsidRPr="00EF4EC9">
              <w:rPr>
                <w:rFonts w:ascii="Arial" w:hAnsi="Arial" w:cs="Arial"/>
                <w:sz w:val="20"/>
                <w:szCs w:val="20"/>
              </w:rPr>
              <w:t xml:space="preserve"> _</w:t>
            </w:r>
            <w:proofErr w:type="spellStart"/>
            <w:r w:rsidRPr="00EF4EC9">
              <w:rPr>
                <w:rFonts w:ascii="Arial" w:hAnsi="Arial" w:cs="Arial"/>
                <w:sz w:val="20"/>
                <w:szCs w:val="20"/>
              </w:rPr>
              <w:t>ststr</w:t>
            </w:r>
            <w:proofErr w:type="spellEnd"/>
            <w:r w:rsidRPr="00EF4EC9">
              <w:rPr>
                <w:rFonts w:ascii="Arial" w:hAnsi="Arial" w:cs="Arial"/>
                <w:sz w:val="20"/>
                <w:szCs w:val="20"/>
              </w:rPr>
              <w:t>;</w:t>
            </w:r>
          </w:p>
          <w:p w14:paraId="35B378A2" w14:textId="5AEB0963" w:rsidR="00F01171" w:rsidRPr="00EF4EC9" w:rsidRDefault="00545878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cluster</w:t>
            </w:r>
            <w:proofErr w:type="gramEnd"/>
            <w:r w:rsidRPr="00EF4EC9">
              <w:rPr>
                <w:rFonts w:ascii="Arial" w:hAnsi="Arial" w:cs="Arial"/>
                <w:sz w:val="20"/>
                <w:szCs w:val="20"/>
              </w:rPr>
              <w:t xml:space="preserve"> _</w:t>
            </w:r>
            <w:proofErr w:type="spellStart"/>
            <w:r w:rsidRPr="00EF4EC9">
              <w:rPr>
                <w:rFonts w:ascii="Arial" w:hAnsi="Arial" w:cs="Arial"/>
                <w:sz w:val="20"/>
                <w:szCs w:val="20"/>
              </w:rPr>
              <w:t>psu</w:t>
            </w:r>
            <w:proofErr w:type="spellEnd"/>
            <w:r w:rsidRPr="00EF4EC9">
              <w:rPr>
                <w:rFonts w:ascii="Arial" w:hAnsi="Arial" w:cs="Arial"/>
                <w:sz w:val="20"/>
                <w:szCs w:val="20"/>
              </w:rPr>
              <w:t>;</w:t>
            </w:r>
          </w:p>
          <w:p w14:paraId="4127A1EA" w14:textId="2F2F96D6" w:rsidR="00F01171" w:rsidRPr="00EF4EC9" w:rsidRDefault="00545878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run</w:t>
            </w:r>
            <w:proofErr w:type="gramEnd"/>
            <w:r w:rsidRPr="00EF4EC9">
              <w:rPr>
                <w:rFonts w:ascii="Arial" w:hAnsi="Arial" w:cs="Arial"/>
                <w:sz w:val="20"/>
                <w:szCs w:val="20"/>
              </w:rPr>
              <w:t>;</w:t>
            </w:r>
          </w:p>
        </w:tc>
      </w:tr>
      <w:tr w:rsidR="00BE113A" w:rsidRPr="00EF4EC9" w14:paraId="3BDFFBCC" w14:textId="77777777" w:rsidTr="00D542CD">
        <w:trPr>
          <w:trHeight w:val="530"/>
        </w:trPr>
        <w:tc>
          <w:tcPr>
            <w:tcW w:w="8856" w:type="dxa"/>
            <w:gridSpan w:val="3"/>
            <w:vAlign w:val="center"/>
          </w:tcPr>
          <w:p w14:paraId="7899B5CA" w14:textId="1ACB8CDD" w:rsidR="00BE113A" w:rsidRPr="00BE113A" w:rsidRDefault="00BE113A" w:rsidP="00D542CD">
            <w:pPr>
              <w:spacing w:line="276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BE113A">
              <w:rPr>
                <w:rFonts w:ascii="Arial" w:hAnsi="Arial" w:cs="Arial"/>
                <w:b/>
                <w:sz w:val="20"/>
                <w:szCs w:val="20"/>
              </w:rPr>
              <w:t>Definition of Data elements</w:t>
            </w:r>
          </w:p>
        </w:tc>
      </w:tr>
      <w:tr w:rsidR="00F01171" w:rsidRPr="00EF4EC9" w14:paraId="5AA2794F" w14:textId="77777777" w:rsidTr="00D565D6">
        <w:tc>
          <w:tcPr>
            <w:tcW w:w="2952" w:type="dxa"/>
          </w:tcPr>
          <w:p w14:paraId="1ED07E16" w14:textId="77777777" w:rsidR="00F01171" w:rsidRPr="00EF4EC9" w:rsidRDefault="00F01171" w:rsidP="00702872">
            <w:pPr>
              <w:spacing w:line="276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EF4EC9">
              <w:rPr>
                <w:rFonts w:ascii="Arial" w:hAnsi="Arial" w:cs="Arial"/>
                <w:b/>
                <w:sz w:val="20"/>
                <w:szCs w:val="20"/>
              </w:rPr>
              <w:t>Type of data element</w:t>
            </w:r>
          </w:p>
        </w:tc>
        <w:tc>
          <w:tcPr>
            <w:tcW w:w="2952" w:type="dxa"/>
          </w:tcPr>
          <w:p w14:paraId="3F81E16B" w14:textId="77777777" w:rsidR="00F01171" w:rsidRPr="00EF4EC9" w:rsidRDefault="00F01171" w:rsidP="00702872">
            <w:pPr>
              <w:spacing w:line="276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EF4EC9">
              <w:rPr>
                <w:rFonts w:ascii="Arial" w:hAnsi="Arial" w:cs="Arial"/>
                <w:b/>
                <w:sz w:val="20"/>
                <w:szCs w:val="20"/>
              </w:rPr>
              <w:t>Variable</w:t>
            </w:r>
          </w:p>
        </w:tc>
        <w:tc>
          <w:tcPr>
            <w:tcW w:w="2952" w:type="dxa"/>
          </w:tcPr>
          <w:p w14:paraId="74B18E06" w14:textId="77777777" w:rsidR="00F01171" w:rsidRPr="00EF4EC9" w:rsidRDefault="00F01171" w:rsidP="00702872">
            <w:pPr>
              <w:spacing w:line="276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EF4EC9">
              <w:rPr>
                <w:rFonts w:ascii="Arial" w:hAnsi="Arial" w:cs="Arial"/>
                <w:b/>
                <w:sz w:val="20"/>
                <w:szCs w:val="20"/>
              </w:rPr>
              <w:t>Coding notes</w:t>
            </w:r>
          </w:p>
        </w:tc>
      </w:tr>
      <w:tr w:rsidR="00F01171" w:rsidRPr="00EF4EC9" w14:paraId="03195A0C" w14:textId="77777777" w:rsidTr="00D542CD">
        <w:tc>
          <w:tcPr>
            <w:tcW w:w="8856" w:type="dxa"/>
            <w:gridSpan w:val="3"/>
            <w:shd w:val="clear" w:color="auto" w:fill="auto"/>
            <w:vAlign w:val="center"/>
          </w:tcPr>
          <w:p w14:paraId="2614B2BA" w14:textId="77777777" w:rsidR="00F01171" w:rsidRPr="00EF4EC9" w:rsidRDefault="00F01171" w:rsidP="00D542CD">
            <w:pPr>
              <w:spacing w:line="276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EF4EC9">
              <w:rPr>
                <w:rFonts w:ascii="Arial" w:hAnsi="Arial" w:cs="Arial"/>
                <w:b/>
                <w:sz w:val="20"/>
                <w:szCs w:val="20"/>
              </w:rPr>
              <w:t>NIS 2011</w:t>
            </w:r>
          </w:p>
        </w:tc>
      </w:tr>
      <w:tr w:rsidR="00F01171" w:rsidRPr="00EF4EC9" w14:paraId="1F99E577" w14:textId="77777777" w:rsidTr="00D542CD">
        <w:tc>
          <w:tcPr>
            <w:tcW w:w="2952" w:type="dxa"/>
            <w:vAlign w:val="center"/>
          </w:tcPr>
          <w:p w14:paraId="7EA034FB" w14:textId="77777777" w:rsidR="00F01171" w:rsidRPr="00EF4EC9" w:rsidRDefault="00F01171" w:rsidP="00D542CD">
            <w:pPr>
              <w:spacing w:line="276" w:lineRule="auto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>Weight</w:t>
            </w:r>
          </w:p>
        </w:tc>
        <w:tc>
          <w:tcPr>
            <w:tcW w:w="2952" w:type="dxa"/>
            <w:vAlign w:val="center"/>
          </w:tcPr>
          <w:p w14:paraId="631D6AFC" w14:textId="151B2850" w:rsidR="00F01171" w:rsidRPr="00EF4EC9" w:rsidRDefault="006D5CB0" w:rsidP="00D542C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discwt</w:t>
            </w:r>
            <w:proofErr w:type="spellEnd"/>
            <w:proofErr w:type="gramEnd"/>
          </w:p>
        </w:tc>
        <w:tc>
          <w:tcPr>
            <w:tcW w:w="2952" w:type="dxa"/>
          </w:tcPr>
          <w:p w14:paraId="7A9E2261" w14:textId="77777777" w:rsidR="00F01171" w:rsidRPr="00EF4EC9" w:rsidRDefault="00F01171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>Discharge weight on Core file and Hospital Weights file for NIS.</w:t>
            </w:r>
          </w:p>
        </w:tc>
      </w:tr>
      <w:tr w:rsidR="00F01171" w:rsidRPr="00EF4EC9" w14:paraId="4FAE8C10" w14:textId="77777777" w:rsidTr="00D542CD">
        <w:tc>
          <w:tcPr>
            <w:tcW w:w="2952" w:type="dxa"/>
            <w:vAlign w:val="center"/>
          </w:tcPr>
          <w:p w14:paraId="6E04D461" w14:textId="77777777" w:rsidR="00F01171" w:rsidRPr="00EF4EC9" w:rsidRDefault="00F01171" w:rsidP="00D542CD">
            <w:pPr>
              <w:spacing w:line="276" w:lineRule="auto"/>
              <w:ind w:left="3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F4EC9">
              <w:rPr>
                <w:rFonts w:ascii="Arial" w:hAnsi="Arial" w:cs="Arial"/>
                <w:sz w:val="20"/>
                <w:szCs w:val="20"/>
              </w:rPr>
              <w:t>Stratifier</w:t>
            </w:r>
            <w:proofErr w:type="spellEnd"/>
          </w:p>
        </w:tc>
        <w:tc>
          <w:tcPr>
            <w:tcW w:w="2952" w:type="dxa"/>
            <w:vAlign w:val="center"/>
          </w:tcPr>
          <w:p w14:paraId="4A547863" w14:textId="168C3B5B" w:rsidR="00F01171" w:rsidRPr="00EF4EC9" w:rsidRDefault="006D5CB0" w:rsidP="00D542C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nis</w:t>
            </w:r>
            <w:proofErr w:type="gramEnd"/>
            <w:r w:rsidRPr="00EF4EC9">
              <w:rPr>
                <w:rFonts w:ascii="Arial" w:hAnsi="Arial" w:cs="Arial"/>
                <w:sz w:val="20"/>
                <w:szCs w:val="20"/>
              </w:rPr>
              <w:t>_stratum</w:t>
            </w:r>
            <w:proofErr w:type="spellEnd"/>
          </w:p>
        </w:tc>
        <w:tc>
          <w:tcPr>
            <w:tcW w:w="2952" w:type="dxa"/>
          </w:tcPr>
          <w:p w14:paraId="259B3E37" w14:textId="77777777" w:rsidR="00F01171" w:rsidRPr="00EF4EC9" w:rsidRDefault="00F01171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 xml:space="preserve">Stratum used to sample </w:t>
            </w:r>
            <w:r w:rsidR="009C38F8" w:rsidRPr="00EF4EC9">
              <w:rPr>
                <w:rFonts w:ascii="Arial" w:hAnsi="Arial" w:cs="Arial"/>
                <w:sz w:val="20"/>
                <w:szCs w:val="20"/>
              </w:rPr>
              <w:t>hospitals</w:t>
            </w:r>
            <w:r w:rsidRPr="00EF4EC9">
              <w:rPr>
                <w:rFonts w:ascii="Arial" w:hAnsi="Arial" w:cs="Arial"/>
                <w:sz w:val="20"/>
                <w:szCs w:val="20"/>
              </w:rPr>
              <w:t>, based on geographic region, control, location/teaching status, and bed size.</w:t>
            </w:r>
          </w:p>
        </w:tc>
      </w:tr>
      <w:tr w:rsidR="00F01171" w:rsidRPr="00EF4EC9" w14:paraId="1FBB42B2" w14:textId="77777777" w:rsidTr="00D542CD">
        <w:tc>
          <w:tcPr>
            <w:tcW w:w="2952" w:type="dxa"/>
            <w:vAlign w:val="center"/>
          </w:tcPr>
          <w:p w14:paraId="7640119C" w14:textId="77777777" w:rsidR="00F01171" w:rsidRPr="00EF4EC9" w:rsidRDefault="00F01171" w:rsidP="00D542CD">
            <w:pPr>
              <w:spacing w:line="276" w:lineRule="auto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>Cluster</w:t>
            </w:r>
          </w:p>
        </w:tc>
        <w:tc>
          <w:tcPr>
            <w:tcW w:w="2952" w:type="dxa"/>
            <w:vAlign w:val="center"/>
          </w:tcPr>
          <w:p w14:paraId="12F078AC" w14:textId="1F2B12E8" w:rsidR="00F01171" w:rsidRPr="00EF4EC9" w:rsidRDefault="006D5CB0" w:rsidP="00D542C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hospid</w:t>
            </w:r>
            <w:proofErr w:type="spellEnd"/>
            <w:proofErr w:type="gramEnd"/>
          </w:p>
        </w:tc>
        <w:tc>
          <w:tcPr>
            <w:tcW w:w="2952" w:type="dxa"/>
          </w:tcPr>
          <w:p w14:paraId="2E5220A6" w14:textId="77777777" w:rsidR="00F01171" w:rsidRPr="00EF4EC9" w:rsidRDefault="00F01171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>HCUP hospital number.</w:t>
            </w:r>
          </w:p>
        </w:tc>
      </w:tr>
      <w:tr w:rsidR="00F01171" w:rsidRPr="00EF4EC9" w14:paraId="1E067769" w14:textId="77777777" w:rsidTr="00D542CD">
        <w:tc>
          <w:tcPr>
            <w:tcW w:w="2952" w:type="dxa"/>
            <w:vAlign w:val="center"/>
          </w:tcPr>
          <w:p w14:paraId="6DFA5797" w14:textId="77777777" w:rsidR="00F01171" w:rsidRPr="00EF4EC9" w:rsidRDefault="00F01171" w:rsidP="00D542CD">
            <w:pPr>
              <w:spacing w:line="276" w:lineRule="auto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>Domain</w:t>
            </w:r>
          </w:p>
        </w:tc>
        <w:tc>
          <w:tcPr>
            <w:tcW w:w="2952" w:type="dxa"/>
            <w:vAlign w:val="center"/>
          </w:tcPr>
          <w:p w14:paraId="37FF2D26" w14:textId="3CB1242E" w:rsidR="00F01171" w:rsidRPr="00EF4EC9" w:rsidRDefault="006D5CB0" w:rsidP="00D542C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agewt</w:t>
            </w:r>
            <w:proofErr w:type="spellEnd"/>
            <w:proofErr w:type="gramEnd"/>
          </w:p>
        </w:tc>
        <w:tc>
          <w:tcPr>
            <w:tcW w:w="2952" w:type="dxa"/>
          </w:tcPr>
          <w:p w14:paraId="5373D6DB" w14:textId="77777777" w:rsidR="00F01171" w:rsidRPr="00EF4EC9" w:rsidRDefault="00F01171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>Age domain created to restrict the NIS dataset for adults</w:t>
            </w:r>
          </w:p>
        </w:tc>
      </w:tr>
      <w:tr w:rsidR="00F01171" w:rsidRPr="00EF4EC9" w14:paraId="5336F583" w14:textId="77777777" w:rsidTr="00D542CD">
        <w:tc>
          <w:tcPr>
            <w:tcW w:w="8856" w:type="dxa"/>
            <w:gridSpan w:val="3"/>
            <w:shd w:val="clear" w:color="auto" w:fill="auto"/>
          </w:tcPr>
          <w:p w14:paraId="791FC78A" w14:textId="77777777" w:rsidR="00F01171" w:rsidRPr="00EF4EC9" w:rsidRDefault="00F01171" w:rsidP="00702872">
            <w:pPr>
              <w:spacing w:line="276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EF4EC9">
              <w:rPr>
                <w:rFonts w:ascii="Arial" w:hAnsi="Arial" w:cs="Arial"/>
                <w:b/>
                <w:sz w:val="20"/>
                <w:szCs w:val="20"/>
              </w:rPr>
              <w:t>BRFSS 2011</w:t>
            </w:r>
          </w:p>
        </w:tc>
      </w:tr>
      <w:tr w:rsidR="00F01171" w:rsidRPr="00EF4EC9" w14:paraId="42424FE8" w14:textId="77777777" w:rsidTr="00D542CD">
        <w:tc>
          <w:tcPr>
            <w:tcW w:w="2952" w:type="dxa"/>
            <w:vAlign w:val="center"/>
          </w:tcPr>
          <w:p w14:paraId="7E759082" w14:textId="77777777" w:rsidR="00F01171" w:rsidRPr="00EF4EC9" w:rsidRDefault="00F01171" w:rsidP="00D542CD">
            <w:pPr>
              <w:spacing w:line="276" w:lineRule="auto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>Weight</w:t>
            </w:r>
          </w:p>
        </w:tc>
        <w:tc>
          <w:tcPr>
            <w:tcW w:w="2952" w:type="dxa"/>
            <w:vAlign w:val="center"/>
          </w:tcPr>
          <w:p w14:paraId="7F35B6F8" w14:textId="29BE01D0" w:rsidR="00F01171" w:rsidRPr="00EF4EC9" w:rsidRDefault="006D5CB0" w:rsidP="00D542C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>_</w:t>
            </w:r>
            <w:proofErr w:type="spellStart"/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llcpwt</w:t>
            </w:r>
            <w:proofErr w:type="spellEnd"/>
            <w:proofErr w:type="gramEnd"/>
          </w:p>
        </w:tc>
        <w:tc>
          <w:tcPr>
            <w:tcW w:w="2952" w:type="dxa"/>
          </w:tcPr>
          <w:p w14:paraId="4AB95017" w14:textId="77777777" w:rsidR="00F01171" w:rsidRPr="00EF4EC9" w:rsidRDefault="00F01171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 xml:space="preserve">Final weight assigned to each </w:t>
            </w:r>
            <w:r w:rsidR="00247445" w:rsidRPr="00EF4EC9">
              <w:rPr>
                <w:rFonts w:ascii="Arial" w:hAnsi="Arial" w:cs="Arial"/>
                <w:sz w:val="20"/>
                <w:szCs w:val="20"/>
              </w:rPr>
              <w:t>respondent:</w:t>
            </w:r>
            <w:r w:rsidRPr="00EF4EC9">
              <w:rPr>
                <w:rFonts w:ascii="Arial" w:hAnsi="Arial" w:cs="Arial"/>
                <w:sz w:val="20"/>
                <w:szCs w:val="20"/>
              </w:rPr>
              <w:t xml:space="preserve"> Land-line and cell-phone data (Raking derived weight)</w:t>
            </w:r>
          </w:p>
        </w:tc>
      </w:tr>
      <w:tr w:rsidR="00F01171" w:rsidRPr="00EF4EC9" w14:paraId="7BCFB900" w14:textId="77777777" w:rsidTr="00D542CD">
        <w:tc>
          <w:tcPr>
            <w:tcW w:w="2952" w:type="dxa"/>
            <w:vAlign w:val="center"/>
          </w:tcPr>
          <w:p w14:paraId="0500510D" w14:textId="77777777" w:rsidR="00F01171" w:rsidRPr="00EF4EC9" w:rsidRDefault="00F01171" w:rsidP="00D542CD">
            <w:pPr>
              <w:spacing w:line="276" w:lineRule="auto"/>
              <w:ind w:left="36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EF4EC9">
              <w:rPr>
                <w:rFonts w:ascii="Arial" w:hAnsi="Arial" w:cs="Arial"/>
                <w:sz w:val="20"/>
                <w:szCs w:val="20"/>
              </w:rPr>
              <w:t>Stratifier</w:t>
            </w:r>
            <w:proofErr w:type="spellEnd"/>
          </w:p>
        </w:tc>
        <w:tc>
          <w:tcPr>
            <w:tcW w:w="2952" w:type="dxa"/>
            <w:vAlign w:val="center"/>
          </w:tcPr>
          <w:p w14:paraId="7832040F" w14:textId="496B98A6" w:rsidR="00F01171" w:rsidRPr="00EF4EC9" w:rsidRDefault="006D5CB0" w:rsidP="00D542C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>_</w:t>
            </w:r>
            <w:proofErr w:type="spellStart"/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ststr</w:t>
            </w:r>
            <w:proofErr w:type="spellEnd"/>
            <w:proofErr w:type="gramEnd"/>
          </w:p>
        </w:tc>
        <w:tc>
          <w:tcPr>
            <w:tcW w:w="2952" w:type="dxa"/>
          </w:tcPr>
          <w:p w14:paraId="31D2B753" w14:textId="77777777" w:rsidR="00F01171" w:rsidRPr="00EF4EC9" w:rsidRDefault="00F01171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>Sample Design Stratification Variable.</w:t>
            </w:r>
          </w:p>
        </w:tc>
      </w:tr>
      <w:tr w:rsidR="00F01171" w:rsidRPr="00EF4EC9" w14:paraId="73FF6CC0" w14:textId="77777777" w:rsidTr="00D542CD">
        <w:tc>
          <w:tcPr>
            <w:tcW w:w="2952" w:type="dxa"/>
            <w:vAlign w:val="center"/>
          </w:tcPr>
          <w:p w14:paraId="6AF92AA3" w14:textId="77777777" w:rsidR="00F01171" w:rsidRPr="00EF4EC9" w:rsidRDefault="00F01171" w:rsidP="00D542CD">
            <w:pPr>
              <w:spacing w:line="276" w:lineRule="auto"/>
              <w:ind w:left="360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>Cluster</w:t>
            </w:r>
          </w:p>
        </w:tc>
        <w:tc>
          <w:tcPr>
            <w:tcW w:w="2952" w:type="dxa"/>
            <w:vAlign w:val="center"/>
          </w:tcPr>
          <w:p w14:paraId="73E58FF2" w14:textId="0ECD3ED7" w:rsidR="00F01171" w:rsidRPr="00EF4EC9" w:rsidRDefault="006D5CB0" w:rsidP="00D542C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>_</w:t>
            </w:r>
            <w:proofErr w:type="spellStart"/>
            <w:proofErr w:type="gramStart"/>
            <w:r w:rsidRPr="00EF4EC9">
              <w:rPr>
                <w:rFonts w:ascii="Arial" w:hAnsi="Arial" w:cs="Arial"/>
                <w:sz w:val="20"/>
                <w:szCs w:val="20"/>
              </w:rPr>
              <w:t>psu</w:t>
            </w:r>
            <w:proofErr w:type="spellEnd"/>
            <w:proofErr w:type="gramEnd"/>
          </w:p>
        </w:tc>
        <w:tc>
          <w:tcPr>
            <w:tcW w:w="2952" w:type="dxa"/>
          </w:tcPr>
          <w:p w14:paraId="48D023EF" w14:textId="77777777" w:rsidR="00F01171" w:rsidRPr="00EF4EC9" w:rsidRDefault="00F01171" w:rsidP="007028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F4EC9">
              <w:rPr>
                <w:rFonts w:ascii="Arial" w:hAnsi="Arial" w:cs="Arial"/>
                <w:sz w:val="20"/>
                <w:szCs w:val="20"/>
              </w:rPr>
              <w:t>Primary sampling unit (Equal to Annual Sequence Number)</w:t>
            </w:r>
          </w:p>
        </w:tc>
      </w:tr>
    </w:tbl>
    <w:p w14:paraId="02DAEFB8" w14:textId="77777777" w:rsidR="00545878" w:rsidRPr="00EF4EC9" w:rsidRDefault="00545878" w:rsidP="0003143D">
      <w:pPr>
        <w:rPr>
          <w:rFonts w:ascii="Arial" w:hAnsi="Arial" w:cs="Arial"/>
          <w:b/>
        </w:rPr>
        <w:sectPr w:rsidR="00545878" w:rsidRPr="00EF4EC9" w:rsidSect="00C60FE7">
          <w:footerReference w:type="default" r:id="rId10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  <w:bookmarkStart w:id="0" w:name="_GoBack"/>
      <w:bookmarkEnd w:id="0"/>
    </w:p>
    <w:p w14:paraId="25F09D1B" w14:textId="77777777" w:rsidR="00D542CD" w:rsidRDefault="00EF4EC9" w:rsidP="00D542CD">
      <w:pPr>
        <w:pStyle w:val="NormalWeb"/>
        <w:rPr>
          <w:rFonts w:ascii="Arial" w:eastAsia="Times New Roman" w:hAnsi="Arial" w:cs="Arial"/>
          <w:b/>
        </w:rPr>
      </w:pPr>
      <w:r w:rsidRPr="00EF4EC9">
        <w:rPr>
          <w:rFonts w:ascii="Arial" w:eastAsia="Times New Roman" w:hAnsi="Arial" w:cs="Arial"/>
          <w:b/>
        </w:rPr>
        <w:lastRenderedPageBreak/>
        <w:t>References:</w:t>
      </w:r>
      <w:r w:rsidRPr="00EF4EC9">
        <w:rPr>
          <w:rFonts w:ascii="Arial" w:eastAsia="Times New Roman" w:hAnsi="Arial" w:cs="Arial"/>
          <w:b/>
        </w:rPr>
        <w:tab/>
      </w:r>
      <w:r w:rsidRPr="00EF4EC9">
        <w:rPr>
          <w:rFonts w:ascii="Arial" w:eastAsia="Times New Roman" w:hAnsi="Arial" w:cs="Arial"/>
          <w:b/>
        </w:rPr>
        <w:fldChar w:fldCharType="begin"/>
      </w:r>
      <w:r w:rsidRPr="00EF4EC9">
        <w:rPr>
          <w:rFonts w:ascii="Arial" w:eastAsia="Times New Roman" w:hAnsi="Arial" w:cs="Arial"/>
          <w:b/>
        </w:rPr>
        <w:instrText>ADDIN RW.BIB</w:instrText>
      </w:r>
      <w:r w:rsidRPr="00EF4EC9">
        <w:rPr>
          <w:rFonts w:ascii="Arial" w:eastAsia="Times New Roman" w:hAnsi="Arial" w:cs="Arial"/>
          <w:b/>
        </w:rPr>
        <w:fldChar w:fldCharType="separate"/>
      </w:r>
    </w:p>
    <w:p w14:paraId="72DB522E" w14:textId="1AC7D34D" w:rsidR="00D542CD" w:rsidRPr="00D542CD" w:rsidRDefault="00D542CD" w:rsidP="00D542CD">
      <w:pPr>
        <w:pStyle w:val="NormalWeb"/>
        <w:rPr>
          <w:rFonts w:ascii="Arial" w:hAnsi="Arial" w:cs="Arial"/>
        </w:rPr>
      </w:pPr>
      <w:r w:rsidRPr="00D542CD">
        <w:rPr>
          <w:rFonts w:ascii="Arial" w:hAnsi="Arial" w:cs="Arial"/>
        </w:rPr>
        <w:t>(1) Agency for Healthcare Research and Quality. 2011 NIS SAS Load Programs - Core File. 2014</w:t>
      </w:r>
      <w:proofErr w:type="gramStart"/>
      <w:r w:rsidRPr="00D542CD">
        <w:rPr>
          <w:rFonts w:ascii="Arial" w:hAnsi="Arial" w:cs="Arial"/>
        </w:rPr>
        <w:t>;</w:t>
      </w:r>
      <w:proofErr w:type="gramEnd"/>
      <w:r w:rsidRPr="00D542CD">
        <w:rPr>
          <w:rFonts w:ascii="Arial" w:hAnsi="Arial" w:cs="Arial"/>
        </w:rPr>
        <w:t xml:space="preserve"> Available at: </w:t>
      </w:r>
      <w:r w:rsidRPr="00D542CD">
        <w:rPr>
          <w:rFonts w:ascii="Arial" w:hAnsi="Arial" w:cs="Arial"/>
        </w:rPr>
        <w:fldChar w:fldCharType="begin"/>
      </w:r>
      <w:r w:rsidRPr="00D542CD">
        <w:rPr>
          <w:rFonts w:ascii="Arial" w:hAnsi="Arial" w:cs="Arial"/>
        </w:rPr>
        <w:instrText xml:space="preserve"> HYPERLINK "http://www.hcup-us.ahrq.gov/db/nation/nis/tools/pgms/SASLoad_NIS_2011_Core.SAS" \t "_blank" </w:instrText>
      </w:r>
      <w:r w:rsidRPr="00D542CD">
        <w:rPr>
          <w:rFonts w:ascii="Arial" w:hAnsi="Arial" w:cs="Arial"/>
        </w:rPr>
        <w:fldChar w:fldCharType="separate"/>
      </w:r>
      <w:r w:rsidRPr="00D542CD">
        <w:rPr>
          <w:rStyle w:val="Hyperlink"/>
          <w:rFonts w:ascii="Arial" w:hAnsi="Arial" w:cs="Arial"/>
        </w:rPr>
        <w:t>http://www.hcup-us.ahrq.gov/db/nation/nis/tools/pgms/SASLoad_NIS_2011_Core.SAS</w:t>
      </w:r>
      <w:r w:rsidRPr="00D542CD">
        <w:rPr>
          <w:rFonts w:ascii="Arial" w:hAnsi="Arial" w:cs="Arial"/>
        </w:rPr>
        <w:fldChar w:fldCharType="end"/>
      </w:r>
      <w:r w:rsidRPr="00D542CD">
        <w:rPr>
          <w:rFonts w:ascii="Arial" w:hAnsi="Arial" w:cs="Arial"/>
        </w:rPr>
        <w:t>. Accessed June/19, 2014.</w:t>
      </w:r>
    </w:p>
    <w:p w14:paraId="62EC97FC" w14:textId="77777777" w:rsidR="00D542CD" w:rsidRPr="00D542CD" w:rsidRDefault="00D542CD" w:rsidP="00D542CD">
      <w:pPr>
        <w:pStyle w:val="NormalWeb"/>
        <w:rPr>
          <w:rFonts w:ascii="Arial" w:hAnsi="Arial" w:cs="Arial"/>
        </w:rPr>
      </w:pPr>
      <w:r w:rsidRPr="00D542CD">
        <w:rPr>
          <w:rFonts w:ascii="Arial" w:hAnsi="Arial" w:cs="Arial"/>
        </w:rPr>
        <w:t>(2) Agency for Healthcare Research and Quality. 2011 NIS SAS Load Programs - Hospital Weights File. 2014</w:t>
      </w:r>
      <w:proofErr w:type="gramStart"/>
      <w:r w:rsidRPr="00D542CD">
        <w:rPr>
          <w:rFonts w:ascii="Arial" w:hAnsi="Arial" w:cs="Arial"/>
        </w:rPr>
        <w:t>;</w:t>
      </w:r>
      <w:proofErr w:type="gramEnd"/>
      <w:r w:rsidRPr="00D542CD">
        <w:rPr>
          <w:rFonts w:ascii="Arial" w:hAnsi="Arial" w:cs="Arial"/>
        </w:rPr>
        <w:t xml:space="preserve"> Available at: </w:t>
      </w:r>
      <w:r w:rsidRPr="00D542CD">
        <w:rPr>
          <w:rFonts w:ascii="Arial" w:hAnsi="Arial" w:cs="Arial"/>
        </w:rPr>
        <w:fldChar w:fldCharType="begin"/>
      </w:r>
      <w:r w:rsidRPr="00D542CD">
        <w:rPr>
          <w:rFonts w:ascii="Arial" w:hAnsi="Arial" w:cs="Arial"/>
        </w:rPr>
        <w:instrText xml:space="preserve"> HYPERLINK "http://www.hcup-us.ahrq.gov/db/nation/nis/tools/pgms/SASLoad_NIS_2011_Hospital.SAS" \t "_blank" </w:instrText>
      </w:r>
      <w:r w:rsidRPr="00D542CD">
        <w:rPr>
          <w:rFonts w:ascii="Arial" w:hAnsi="Arial" w:cs="Arial"/>
        </w:rPr>
        <w:fldChar w:fldCharType="separate"/>
      </w:r>
      <w:r w:rsidRPr="00D542CD">
        <w:rPr>
          <w:rStyle w:val="Hyperlink"/>
          <w:rFonts w:ascii="Arial" w:hAnsi="Arial" w:cs="Arial"/>
        </w:rPr>
        <w:t>http://www.hcup-us.ahrq.gov/db/nation/nis/tools/pgms/SASLoad_NIS_2011_Hospital.SAS</w:t>
      </w:r>
      <w:r w:rsidRPr="00D542CD">
        <w:rPr>
          <w:rFonts w:ascii="Arial" w:hAnsi="Arial" w:cs="Arial"/>
        </w:rPr>
        <w:fldChar w:fldCharType="end"/>
      </w:r>
      <w:r w:rsidRPr="00D542CD">
        <w:rPr>
          <w:rFonts w:ascii="Arial" w:hAnsi="Arial" w:cs="Arial"/>
        </w:rPr>
        <w:t>. Accessed June/19, 2014.</w:t>
      </w:r>
    </w:p>
    <w:p w14:paraId="298F8054" w14:textId="77777777" w:rsidR="00D542CD" w:rsidRPr="00D542CD" w:rsidRDefault="00D542CD" w:rsidP="00D542CD">
      <w:pPr>
        <w:pStyle w:val="NormalWeb"/>
        <w:rPr>
          <w:rFonts w:ascii="Arial" w:hAnsi="Arial" w:cs="Arial"/>
        </w:rPr>
      </w:pPr>
      <w:r w:rsidRPr="00D542CD">
        <w:rPr>
          <w:rFonts w:ascii="Arial" w:hAnsi="Arial" w:cs="Arial"/>
        </w:rPr>
        <w:t>(3) Centers for Disease Control and Prevention (CDC). 2011 BRFSS SAS Format Library Program. 2014</w:t>
      </w:r>
      <w:proofErr w:type="gramStart"/>
      <w:r w:rsidRPr="00D542CD">
        <w:rPr>
          <w:rFonts w:ascii="Arial" w:hAnsi="Arial" w:cs="Arial"/>
        </w:rPr>
        <w:t>;</w:t>
      </w:r>
      <w:proofErr w:type="gramEnd"/>
      <w:r w:rsidRPr="00D542CD">
        <w:rPr>
          <w:rFonts w:ascii="Arial" w:hAnsi="Arial" w:cs="Arial"/>
        </w:rPr>
        <w:t xml:space="preserve"> Available at: </w:t>
      </w:r>
      <w:r w:rsidRPr="00D542CD">
        <w:rPr>
          <w:rFonts w:ascii="Arial" w:hAnsi="Arial" w:cs="Arial"/>
        </w:rPr>
        <w:fldChar w:fldCharType="begin"/>
      </w:r>
      <w:r w:rsidRPr="00D542CD">
        <w:rPr>
          <w:rFonts w:ascii="Arial" w:hAnsi="Arial" w:cs="Arial"/>
        </w:rPr>
        <w:instrText xml:space="preserve"> HYPERLINK "http://www.cdc.gov/brfss/annual_data/2011/Format11.sas" \t "_blank" </w:instrText>
      </w:r>
      <w:r w:rsidRPr="00D542CD">
        <w:rPr>
          <w:rFonts w:ascii="Arial" w:hAnsi="Arial" w:cs="Arial"/>
        </w:rPr>
        <w:fldChar w:fldCharType="separate"/>
      </w:r>
      <w:r w:rsidRPr="00D542CD">
        <w:rPr>
          <w:rStyle w:val="Hyperlink"/>
          <w:rFonts w:ascii="Arial" w:hAnsi="Arial" w:cs="Arial"/>
        </w:rPr>
        <w:t>http://www.cdc.gov/brfss/annual_data/2011/Format11.sas</w:t>
      </w:r>
      <w:r w:rsidRPr="00D542CD">
        <w:rPr>
          <w:rFonts w:ascii="Arial" w:hAnsi="Arial" w:cs="Arial"/>
        </w:rPr>
        <w:fldChar w:fldCharType="end"/>
      </w:r>
      <w:r w:rsidRPr="00D542CD">
        <w:rPr>
          <w:rFonts w:ascii="Arial" w:hAnsi="Arial" w:cs="Arial"/>
        </w:rPr>
        <w:t>. Accessed June/19, 2014.</w:t>
      </w:r>
    </w:p>
    <w:p w14:paraId="013AF1EF" w14:textId="77777777" w:rsidR="00D542CD" w:rsidRPr="00D542CD" w:rsidRDefault="00D542CD" w:rsidP="00D542CD">
      <w:pPr>
        <w:pStyle w:val="NormalWeb"/>
        <w:rPr>
          <w:rFonts w:ascii="Arial" w:hAnsi="Arial" w:cs="Arial"/>
        </w:rPr>
      </w:pPr>
      <w:r w:rsidRPr="00D542CD">
        <w:rPr>
          <w:rFonts w:ascii="Arial" w:hAnsi="Arial" w:cs="Arial"/>
        </w:rPr>
        <w:t>(4) Centers for Disease Control and Prevention (CDC). 2011 BRFSS SAS Load Program. 2014</w:t>
      </w:r>
      <w:proofErr w:type="gramStart"/>
      <w:r w:rsidRPr="00D542CD">
        <w:rPr>
          <w:rFonts w:ascii="Arial" w:hAnsi="Arial" w:cs="Arial"/>
        </w:rPr>
        <w:t>;</w:t>
      </w:r>
      <w:proofErr w:type="gramEnd"/>
      <w:r w:rsidRPr="00D542CD">
        <w:rPr>
          <w:rFonts w:ascii="Arial" w:hAnsi="Arial" w:cs="Arial"/>
        </w:rPr>
        <w:t xml:space="preserve"> Available at: </w:t>
      </w:r>
      <w:r w:rsidRPr="00D542CD">
        <w:rPr>
          <w:rFonts w:ascii="Arial" w:hAnsi="Arial" w:cs="Arial"/>
        </w:rPr>
        <w:fldChar w:fldCharType="begin"/>
      </w:r>
      <w:r w:rsidRPr="00D542CD">
        <w:rPr>
          <w:rFonts w:ascii="Arial" w:hAnsi="Arial" w:cs="Arial"/>
        </w:rPr>
        <w:instrText xml:space="preserve"> HYPERLINK "http://www.cdc.gov/brfss/annual_data/2011/SASOUT11_LLCP.SAS" \t "_blank" </w:instrText>
      </w:r>
      <w:r w:rsidRPr="00D542CD">
        <w:rPr>
          <w:rFonts w:ascii="Arial" w:hAnsi="Arial" w:cs="Arial"/>
        </w:rPr>
        <w:fldChar w:fldCharType="separate"/>
      </w:r>
      <w:r w:rsidRPr="00D542CD">
        <w:rPr>
          <w:rStyle w:val="Hyperlink"/>
          <w:rFonts w:ascii="Arial" w:hAnsi="Arial" w:cs="Arial"/>
        </w:rPr>
        <w:t>http://www.cdc.gov/brfss/annual_data/2011/SASOUT11_LLCP.SAS</w:t>
      </w:r>
      <w:r w:rsidRPr="00D542CD">
        <w:rPr>
          <w:rFonts w:ascii="Arial" w:hAnsi="Arial" w:cs="Arial"/>
        </w:rPr>
        <w:fldChar w:fldCharType="end"/>
      </w:r>
      <w:r w:rsidRPr="00D542CD">
        <w:rPr>
          <w:rFonts w:ascii="Arial" w:hAnsi="Arial" w:cs="Arial"/>
        </w:rPr>
        <w:t>. Accessed June/19, 2014.</w:t>
      </w:r>
    </w:p>
    <w:p w14:paraId="55BFA9BD" w14:textId="0245F942" w:rsidR="00EF4EC9" w:rsidRPr="00EF4EC9" w:rsidRDefault="00EF4EC9" w:rsidP="00D542CD">
      <w:pPr>
        <w:pStyle w:val="NormalWeb"/>
        <w:spacing w:line="480" w:lineRule="auto"/>
        <w:rPr>
          <w:rFonts w:ascii="Arial" w:eastAsia="Times New Roman" w:hAnsi="Arial" w:cs="Arial"/>
        </w:rPr>
      </w:pPr>
      <w:r w:rsidRPr="00EF4EC9">
        <w:rPr>
          <w:rFonts w:ascii="Arial" w:eastAsia="Times New Roman" w:hAnsi="Arial" w:cs="Arial"/>
        </w:rPr>
        <w:fldChar w:fldCharType="end"/>
      </w:r>
    </w:p>
    <w:sectPr w:rsidR="00EF4EC9" w:rsidRPr="00EF4EC9" w:rsidSect="00C60FE7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999DB75" w14:textId="77777777" w:rsidR="00D542CD" w:rsidRDefault="00D542CD" w:rsidP="00B94A11">
      <w:r>
        <w:separator/>
      </w:r>
    </w:p>
  </w:endnote>
  <w:endnote w:type="continuationSeparator" w:id="0">
    <w:p w14:paraId="296B79D6" w14:textId="77777777" w:rsidR="00D542CD" w:rsidRDefault="00D542CD" w:rsidP="00B94A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-Roman">
    <w:altName w:val="Times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B95E48E" w14:textId="0F07207E" w:rsidR="00D542CD" w:rsidRDefault="00D542CD" w:rsidP="0052044A">
    <w:pPr>
      <w:pStyle w:val="Footer"/>
      <w:jc w:val="right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5519DE">
      <w:rPr>
        <w:rStyle w:val="PageNumber"/>
        <w:noProof/>
      </w:rPr>
      <w:t>1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8CC114" w14:textId="77777777" w:rsidR="00D542CD" w:rsidRDefault="00D542CD" w:rsidP="00B94A11">
      <w:r>
        <w:separator/>
      </w:r>
    </w:p>
  </w:footnote>
  <w:footnote w:type="continuationSeparator" w:id="0">
    <w:p w14:paraId="4D3996C0" w14:textId="77777777" w:rsidR="00D542CD" w:rsidRDefault="00D542CD" w:rsidP="00B94A1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BE6395"/>
    <w:multiLevelType w:val="hybridMultilevel"/>
    <w:tmpl w:val="18E8CE8E"/>
    <w:lvl w:ilvl="0" w:tplc="0409000F">
      <w:start w:val="1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D825AF"/>
    <w:multiLevelType w:val="hybridMultilevel"/>
    <w:tmpl w:val="E092E5F8"/>
    <w:lvl w:ilvl="0" w:tplc="B672CB1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F474DC0"/>
    <w:multiLevelType w:val="hybridMultilevel"/>
    <w:tmpl w:val="8A88E7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4912242"/>
    <w:multiLevelType w:val="hybridMultilevel"/>
    <w:tmpl w:val="F9FCDB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8ED0128"/>
    <w:multiLevelType w:val="hybridMultilevel"/>
    <w:tmpl w:val="EF926F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8B7095C"/>
    <w:multiLevelType w:val="hybridMultilevel"/>
    <w:tmpl w:val="60DE88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A7E0E9F"/>
    <w:multiLevelType w:val="hybridMultilevel"/>
    <w:tmpl w:val="3084956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5236721"/>
    <w:multiLevelType w:val="hybridMultilevel"/>
    <w:tmpl w:val="F2B6B7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60077A0"/>
    <w:multiLevelType w:val="hybridMultilevel"/>
    <w:tmpl w:val="84E85BFA"/>
    <w:lvl w:ilvl="0" w:tplc="B4EC41B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61A01232"/>
    <w:multiLevelType w:val="hybridMultilevel"/>
    <w:tmpl w:val="C25004B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75A3651"/>
    <w:multiLevelType w:val="hybridMultilevel"/>
    <w:tmpl w:val="A1E8C7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8862E1A"/>
    <w:multiLevelType w:val="hybridMultilevel"/>
    <w:tmpl w:val="A96E7AC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E1F73CD"/>
    <w:multiLevelType w:val="hybridMultilevel"/>
    <w:tmpl w:val="BD0271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87B6618"/>
    <w:multiLevelType w:val="hybridMultilevel"/>
    <w:tmpl w:val="9E940418"/>
    <w:lvl w:ilvl="0" w:tplc="6E146A5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5"/>
  </w:num>
  <w:num w:numId="3">
    <w:abstractNumId w:val="3"/>
  </w:num>
  <w:num w:numId="4">
    <w:abstractNumId w:val="8"/>
  </w:num>
  <w:num w:numId="5">
    <w:abstractNumId w:val="1"/>
  </w:num>
  <w:num w:numId="6">
    <w:abstractNumId w:val="7"/>
  </w:num>
  <w:num w:numId="7">
    <w:abstractNumId w:val="0"/>
  </w:num>
  <w:num w:numId="8">
    <w:abstractNumId w:val="10"/>
  </w:num>
  <w:num w:numId="9">
    <w:abstractNumId w:val="6"/>
  </w:num>
  <w:num w:numId="10">
    <w:abstractNumId w:val="13"/>
  </w:num>
  <w:num w:numId="11">
    <w:abstractNumId w:val="2"/>
  </w:num>
  <w:num w:numId="12">
    <w:abstractNumId w:val="9"/>
  </w:num>
  <w:num w:numId="13">
    <w:abstractNumId w:val="11"/>
  </w:num>
  <w:num w:numId="14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2326B"/>
    <w:rsid w:val="00000974"/>
    <w:rsid w:val="00000F6E"/>
    <w:rsid w:val="00006C13"/>
    <w:rsid w:val="00014372"/>
    <w:rsid w:val="00021728"/>
    <w:rsid w:val="00021AB8"/>
    <w:rsid w:val="00022FDD"/>
    <w:rsid w:val="000234D9"/>
    <w:rsid w:val="000271E8"/>
    <w:rsid w:val="0003143D"/>
    <w:rsid w:val="00040AA1"/>
    <w:rsid w:val="00041A1C"/>
    <w:rsid w:val="000438B8"/>
    <w:rsid w:val="00043B73"/>
    <w:rsid w:val="00044050"/>
    <w:rsid w:val="00046AA6"/>
    <w:rsid w:val="000567DF"/>
    <w:rsid w:val="00062BDC"/>
    <w:rsid w:val="000647CD"/>
    <w:rsid w:val="0006699F"/>
    <w:rsid w:val="00074035"/>
    <w:rsid w:val="00074829"/>
    <w:rsid w:val="00074EF3"/>
    <w:rsid w:val="00082252"/>
    <w:rsid w:val="000876A3"/>
    <w:rsid w:val="000903EC"/>
    <w:rsid w:val="00094A9E"/>
    <w:rsid w:val="00097403"/>
    <w:rsid w:val="000A0995"/>
    <w:rsid w:val="000A14B7"/>
    <w:rsid w:val="000A2745"/>
    <w:rsid w:val="000A7A00"/>
    <w:rsid w:val="000B2B8A"/>
    <w:rsid w:val="000B30AD"/>
    <w:rsid w:val="000B4E28"/>
    <w:rsid w:val="000B50B4"/>
    <w:rsid w:val="000B5E92"/>
    <w:rsid w:val="000C0038"/>
    <w:rsid w:val="000C3062"/>
    <w:rsid w:val="000D1EE0"/>
    <w:rsid w:val="000E4204"/>
    <w:rsid w:val="000E7AFD"/>
    <w:rsid w:val="000E7FDF"/>
    <w:rsid w:val="000F18E3"/>
    <w:rsid w:val="000F5253"/>
    <w:rsid w:val="000F6DB5"/>
    <w:rsid w:val="000F7CC2"/>
    <w:rsid w:val="001077F4"/>
    <w:rsid w:val="0011076A"/>
    <w:rsid w:val="00111582"/>
    <w:rsid w:val="00111E1B"/>
    <w:rsid w:val="001155D8"/>
    <w:rsid w:val="00115860"/>
    <w:rsid w:val="001160AA"/>
    <w:rsid w:val="00123CA5"/>
    <w:rsid w:val="00124047"/>
    <w:rsid w:val="00127D16"/>
    <w:rsid w:val="001321BC"/>
    <w:rsid w:val="00136D32"/>
    <w:rsid w:val="0014147F"/>
    <w:rsid w:val="001428BD"/>
    <w:rsid w:val="0014600F"/>
    <w:rsid w:val="00153C03"/>
    <w:rsid w:val="0015498C"/>
    <w:rsid w:val="00154A79"/>
    <w:rsid w:val="001550DF"/>
    <w:rsid w:val="001566E8"/>
    <w:rsid w:val="0016002D"/>
    <w:rsid w:val="00160E05"/>
    <w:rsid w:val="00162562"/>
    <w:rsid w:val="00164765"/>
    <w:rsid w:val="00170BE4"/>
    <w:rsid w:val="00180E25"/>
    <w:rsid w:val="0018483C"/>
    <w:rsid w:val="00185D44"/>
    <w:rsid w:val="00186692"/>
    <w:rsid w:val="001868C2"/>
    <w:rsid w:val="00191365"/>
    <w:rsid w:val="001938CA"/>
    <w:rsid w:val="0019503D"/>
    <w:rsid w:val="00196D1A"/>
    <w:rsid w:val="001A316B"/>
    <w:rsid w:val="001A3998"/>
    <w:rsid w:val="001A4C32"/>
    <w:rsid w:val="001B41C5"/>
    <w:rsid w:val="001C0DD3"/>
    <w:rsid w:val="001C7812"/>
    <w:rsid w:val="001D5585"/>
    <w:rsid w:val="001E29DA"/>
    <w:rsid w:val="001E3174"/>
    <w:rsid w:val="001F7146"/>
    <w:rsid w:val="002120AB"/>
    <w:rsid w:val="00220F9B"/>
    <w:rsid w:val="00224DAB"/>
    <w:rsid w:val="00231CA6"/>
    <w:rsid w:val="002326D2"/>
    <w:rsid w:val="00247445"/>
    <w:rsid w:val="00251BB2"/>
    <w:rsid w:val="0025281C"/>
    <w:rsid w:val="00253AD9"/>
    <w:rsid w:val="002609E3"/>
    <w:rsid w:val="00260B86"/>
    <w:rsid w:val="0026551E"/>
    <w:rsid w:val="00271621"/>
    <w:rsid w:val="00271D35"/>
    <w:rsid w:val="00273760"/>
    <w:rsid w:val="002746C9"/>
    <w:rsid w:val="00281623"/>
    <w:rsid w:val="00283A64"/>
    <w:rsid w:val="00290DCC"/>
    <w:rsid w:val="002978B7"/>
    <w:rsid w:val="002A4829"/>
    <w:rsid w:val="002A61D8"/>
    <w:rsid w:val="002A71B4"/>
    <w:rsid w:val="002C6334"/>
    <w:rsid w:val="002C757F"/>
    <w:rsid w:val="002D4E92"/>
    <w:rsid w:val="002D6E3D"/>
    <w:rsid w:val="002E0C3E"/>
    <w:rsid w:val="002F0C55"/>
    <w:rsid w:val="002F0D48"/>
    <w:rsid w:val="002F3412"/>
    <w:rsid w:val="002F54DD"/>
    <w:rsid w:val="002F5811"/>
    <w:rsid w:val="002F75D6"/>
    <w:rsid w:val="00301580"/>
    <w:rsid w:val="00311EA8"/>
    <w:rsid w:val="00312098"/>
    <w:rsid w:val="00314581"/>
    <w:rsid w:val="0031722A"/>
    <w:rsid w:val="00321753"/>
    <w:rsid w:val="00325741"/>
    <w:rsid w:val="003356E1"/>
    <w:rsid w:val="00337903"/>
    <w:rsid w:val="00337CDA"/>
    <w:rsid w:val="003402C1"/>
    <w:rsid w:val="00340AAD"/>
    <w:rsid w:val="00343B99"/>
    <w:rsid w:val="00350D0E"/>
    <w:rsid w:val="00351569"/>
    <w:rsid w:val="003711B6"/>
    <w:rsid w:val="003764D7"/>
    <w:rsid w:val="003823C7"/>
    <w:rsid w:val="00383E31"/>
    <w:rsid w:val="0038533F"/>
    <w:rsid w:val="00387348"/>
    <w:rsid w:val="00396555"/>
    <w:rsid w:val="003A78B3"/>
    <w:rsid w:val="003B1D6B"/>
    <w:rsid w:val="003B4747"/>
    <w:rsid w:val="003C055F"/>
    <w:rsid w:val="003C170C"/>
    <w:rsid w:val="003C3B65"/>
    <w:rsid w:val="003E7C8E"/>
    <w:rsid w:val="003F0E2C"/>
    <w:rsid w:val="003F1146"/>
    <w:rsid w:val="003F6066"/>
    <w:rsid w:val="003F6167"/>
    <w:rsid w:val="003F7A27"/>
    <w:rsid w:val="004013E5"/>
    <w:rsid w:val="004058A0"/>
    <w:rsid w:val="00405DE3"/>
    <w:rsid w:val="00407EA7"/>
    <w:rsid w:val="004118CA"/>
    <w:rsid w:val="00412D90"/>
    <w:rsid w:val="004140CF"/>
    <w:rsid w:val="00420201"/>
    <w:rsid w:val="0042518C"/>
    <w:rsid w:val="00426ECF"/>
    <w:rsid w:val="004270F2"/>
    <w:rsid w:val="00427DC5"/>
    <w:rsid w:val="004338E7"/>
    <w:rsid w:val="004356D7"/>
    <w:rsid w:val="00443965"/>
    <w:rsid w:val="004447AF"/>
    <w:rsid w:val="00444AB6"/>
    <w:rsid w:val="00450356"/>
    <w:rsid w:val="004524C2"/>
    <w:rsid w:val="00452961"/>
    <w:rsid w:val="00453344"/>
    <w:rsid w:val="00456B5C"/>
    <w:rsid w:val="00457BE0"/>
    <w:rsid w:val="00457DA4"/>
    <w:rsid w:val="00465AD4"/>
    <w:rsid w:val="00475C9F"/>
    <w:rsid w:val="004770A0"/>
    <w:rsid w:val="00483D0A"/>
    <w:rsid w:val="00487C5F"/>
    <w:rsid w:val="004B35D7"/>
    <w:rsid w:val="004B526B"/>
    <w:rsid w:val="004C4396"/>
    <w:rsid w:val="004C756D"/>
    <w:rsid w:val="004D2AD3"/>
    <w:rsid w:val="004D747A"/>
    <w:rsid w:val="004E5B57"/>
    <w:rsid w:val="004F25EE"/>
    <w:rsid w:val="004F387D"/>
    <w:rsid w:val="00500D65"/>
    <w:rsid w:val="005015CF"/>
    <w:rsid w:val="005021DC"/>
    <w:rsid w:val="00504C4C"/>
    <w:rsid w:val="00504E3B"/>
    <w:rsid w:val="00513A10"/>
    <w:rsid w:val="00513B48"/>
    <w:rsid w:val="005151CD"/>
    <w:rsid w:val="0052044A"/>
    <w:rsid w:val="0052292A"/>
    <w:rsid w:val="00522A1E"/>
    <w:rsid w:val="00526116"/>
    <w:rsid w:val="005313C9"/>
    <w:rsid w:val="00537E81"/>
    <w:rsid w:val="005404B4"/>
    <w:rsid w:val="00541098"/>
    <w:rsid w:val="00545878"/>
    <w:rsid w:val="00545F03"/>
    <w:rsid w:val="00550FC4"/>
    <w:rsid w:val="005519DE"/>
    <w:rsid w:val="00551FEE"/>
    <w:rsid w:val="00554FAF"/>
    <w:rsid w:val="00560863"/>
    <w:rsid w:val="0056210C"/>
    <w:rsid w:val="005657F4"/>
    <w:rsid w:val="0056583B"/>
    <w:rsid w:val="00567432"/>
    <w:rsid w:val="00571294"/>
    <w:rsid w:val="005713C9"/>
    <w:rsid w:val="00571CA2"/>
    <w:rsid w:val="0058026B"/>
    <w:rsid w:val="005808F6"/>
    <w:rsid w:val="00583779"/>
    <w:rsid w:val="0058714E"/>
    <w:rsid w:val="005905F0"/>
    <w:rsid w:val="00590FDA"/>
    <w:rsid w:val="005912B9"/>
    <w:rsid w:val="0059157F"/>
    <w:rsid w:val="005955AA"/>
    <w:rsid w:val="005970E2"/>
    <w:rsid w:val="005A5441"/>
    <w:rsid w:val="005B0972"/>
    <w:rsid w:val="005B0B2D"/>
    <w:rsid w:val="005B1D62"/>
    <w:rsid w:val="005B469B"/>
    <w:rsid w:val="005C42D2"/>
    <w:rsid w:val="005C5276"/>
    <w:rsid w:val="005D20C1"/>
    <w:rsid w:val="005E0AC2"/>
    <w:rsid w:val="005F177B"/>
    <w:rsid w:val="005F797B"/>
    <w:rsid w:val="0060029F"/>
    <w:rsid w:val="0060549F"/>
    <w:rsid w:val="006148A9"/>
    <w:rsid w:val="00624FF4"/>
    <w:rsid w:val="00634543"/>
    <w:rsid w:val="00642024"/>
    <w:rsid w:val="00642C85"/>
    <w:rsid w:val="006441F9"/>
    <w:rsid w:val="006445DB"/>
    <w:rsid w:val="00645C57"/>
    <w:rsid w:val="006461EB"/>
    <w:rsid w:val="00652534"/>
    <w:rsid w:val="00653D91"/>
    <w:rsid w:val="00655F69"/>
    <w:rsid w:val="00662E6A"/>
    <w:rsid w:val="00662EF4"/>
    <w:rsid w:val="00666C65"/>
    <w:rsid w:val="00671547"/>
    <w:rsid w:val="00673E14"/>
    <w:rsid w:val="00687D6C"/>
    <w:rsid w:val="006943D2"/>
    <w:rsid w:val="006B5E25"/>
    <w:rsid w:val="006B667D"/>
    <w:rsid w:val="006C4B3A"/>
    <w:rsid w:val="006D0C62"/>
    <w:rsid w:val="006D1337"/>
    <w:rsid w:val="006D2347"/>
    <w:rsid w:val="006D5B9A"/>
    <w:rsid w:val="006D5CB0"/>
    <w:rsid w:val="006E62FC"/>
    <w:rsid w:val="006E7413"/>
    <w:rsid w:val="006F4C4C"/>
    <w:rsid w:val="006F687C"/>
    <w:rsid w:val="006F6F8C"/>
    <w:rsid w:val="00700198"/>
    <w:rsid w:val="00702872"/>
    <w:rsid w:val="00702A5B"/>
    <w:rsid w:val="00702B09"/>
    <w:rsid w:val="0071077F"/>
    <w:rsid w:val="00711794"/>
    <w:rsid w:val="00712EC1"/>
    <w:rsid w:val="00713604"/>
    <w:rsid w:val="00713808"/>
    <w:rsid w:val="0072326B"/>
    <w:rsid w:val="007240BB"/>
    <w:rsid w:val="007263F6"/>
    <w:rsid w:val="00731BC3"/>
    <w:rsid w:val="00732194"/>
    <w:rsid w:val="00735C98"/>
    <w:rsid w:val="00737154"/>
    <w:rsid w:val="0074664A"/>
    <w:rsid w:val="007513F1"/>
    <w:rsid w:val="00751C5F"/>
    <w:rsid w:val="0075605F"/>
    <w:rsid w:val="00762B11"/>
    <w:rsid w:val="00763181"/>
    <w:rsid w:val="007631D5"/>
    <w:rsid w:val="00765828"/>
    <w:rsid w:val="00767BB4"/>
    <w:rsid w:val="0077058D"/>
    <w:rsid w:val="00771092"/>
    <w:rsid w:val="00775422"/>
    <w:rsid w:val="00776FFB"/>
    <w:rsid w:val="00785590"/>
    <w:rsid w:val="0078651B"/>
    <w:rsid w:val="007938EB"/>
    <w:rsid w:val="0079585D"/>
    <w:rsid w:val="007A1012"/>
    <w:rsid w:val="007A352A"/>
    <w:rsid w:val="007A4C20"/>
    <w:rsid w:val="007A76F9"/>
    <w:rsid w:val="007B2DF7"/>
    <w:rsid w:val="007C08A8"/>
    <w:rsid w:val="007C4435"/>
    <w:rsid w:val="007C6274"/>
    <w:rsid w:val="007C6AB9"/>
    <w:rsid w:val="007D1DE3"/>
    <w:rsid w:val="007D2E11"/>
    <w:rsid w:val="007D4563"/>
    <w:rsid w:val="007D622B"/>
    <w:rsid w:val="007D6298"/>
    <w:rsid w:val="007D73FD"/>
    <w:rsid w:val="007E090A"/>
    <w:rsid w:val="007E0F0F"/>
    <w:rsid w:val="007E0F9E"/>
    <w:rsid w:val="007E2A49"/>
    <w:rsid w:val="007E6EFC"/>
    <w:rsid w:val="007E7DB1"/>
    <w:rsid w:val="007F32FE"/>
    <w:rsid w:val="007F5423"/>
    <w:rsid w:val="0080187F"/>
    <w:rsid w:val="00805F12"/>
    <w:rsid w:val="00813D23"/>
    <w:rsid w:val="00821334"/>
    <w:rsid w:val="00830627"/>
    <w:rsid w:val="00832550"/>
    <w:rsid w:val="00834A04"/>
    <w:rsid w:val="00840905"/>
    <w:rsid w:val="00842403"/>
    <w:rsid w:val="008506E6"/>
    <w:rsid w:val="008664B0"/>
    <w:rsid w:val="00867FCE"/>
    <w:rsid w:val="00885609"/>
    <w:rsid w:val="00885FC9"/>
    <w:rsid w:val="00887A70"/>
    <w:rsid w:val="00890947"/>
    <w:rsid w:val="00891558"/>
    <w:rsid w:val="008A0CDC"/>
    <w:rsid w:val="008A5DEE"/>
    <w:rsid w:val="008B331D"/>
    <w:rsid w:val="008B5440"/>
    <w:rsid w:val="008B6803"/>
    <w:rsid w:val="008C4D07"/>
    <w:rsid w:val="008C68F8"/>
    <w:rsid w:val="008D2BA4"/>
    <w:rsid w:val="008D6B07"/>
    <w:rsid w:val="008E31FA"/>
    <w:rsid w:val="008E481A"/>
    <w:rsid w:val="008F5BB2"/>
    <w:rsid w:val="008F7DDE"/>
    <w:rsid w:val="009154CF"/>
    <w:rsid w:val="0092065A"/>
    <w:rsid w:val="00922F18"/>
    <w:rsid w:val="00927618"/>
    <w:rsid w:val="0094513B"/>
    <w:rsid w:val="0094665A"/>
    <w:rsid w:val="00946EE8"/>
    <w:rsid w:val="009528F7"/>
    <w:rsid w:val="00955C35"/>
    <w:rsid w:val="009622C7"/>
    <w:rsid w:val="00962FB1"/>
    <w:rsid w:val="00964988"/>
    <w:rsid w:val="009703E6"/>
    <w:rsid w:val="009719EF"/>
    <w:rsid w:val="0097413F"/>
    <w:rsid w:val="00974F1C"/>
    <w:rsid w:val="00975A00"/>
    <w:rsid w:val="00981E67"/>
    <w:rsid w:val="00982241"/>
    <w:rsid w:val="009824C1"/>
    <w:rsid w:val="0098321F"/>
    <w:rsid w:val="009924F9"/>
    <w:rsid w:val="009A1059"/>
    <w:rsid w:val="009A14EF"/>
    <w:rsid w:val="009A3827"/>
    <w:rsid w:val="009A62E3"/>
    <w:rsid w:val="009B1721"/>
    <w:rsid w:val="009B1915"/>
    <w:rsid w:val="009B2655"/>
    <w:rsid w:val="009B3A37"/>
    <w:rsid w:val="009B6B77"/>
    <w:rsid w:val="009C373E"/>
    <w:rsid w:val="009C38F8"/>
    <w:rsid w:val="009C5DE8"/>
    <w:rsid w:val="009C62A2"/>
    <w:rsid w:val="009C6536"/>
    <w:rsid w:val="009C7044"/>
    <w:rsid w:val="009D62AC"/>
    <w:rsid w:val="009E0FA5"/>
    <w:rsid w:val="009E2756"/>
    <w:rsid w:val="009E27BA"/>
    <w:rsid w:val="00A0037D"/>
    <w:rsid w:val="00A02C96"/>
    <w:rsid w:val="00A06DC6"/>
    <w:rsid w:val="00A11924"/>
    <w:rsid w:val="00A125E4"/>
    <w:rsid w:val="00A226B0"/>
    <w:rsid w:val="00A23563"/>
    <w:rsid w:val="00A25AA8"/>
    <w:rsid w:val="00A31611"/>
    <w:rsid w:val="00A317DF"/>
    <w:rsid w:val="00A373D0"/>
    <w:rsid w:val="00A42DCD"/>
    <w:rsid w:val="00A44D77"/>
    <w:rsid w:val="00A556B6"/>
    <w:rsid w:val="00A634E4"/>
    <w:rsid w:val="00A750FD"/>
    <w:rsid w:val="00A76485"/>
    <w:rsid w:val="00A77713"/>
    <w:rsid w:val="00A81778"/>
    <w:rsid w:val="00A83DFB"/>
    <w:rsid w:val="00A862F0"/>
    <w:rsid w:val="00A94BAE"/>
    <w:rsid w:val="00AB7099"/>
    <w:rsid w:val="00AB76D5"/>
    <w:rsid w:val="00AC2267"/>
    <w:rsid w:val="00AC2C31"/>
    <w:rsid w:val="00AC4414"/>
    <w:rsid w:val="00AC572F"/>
    <w:rsid w:val="00AD32F6"/>
    <w:rsid w:val="00AD53F1"/>
    <w:rsid w:val="00AE064C"/>
    <w:rsid w:val="00AE3DE0"/>
    <w:rsid w:val="00AE641E"/>
    <w:rsid w:val="00AE6849"/>
    <w:rsid w:val="00AF69D5"/>
    <w:rsid w:val="00B003A3"/>
    <w:rsid w:val="00B02679"/>
    <w:rsid w:val="00B037D9"/>
    <w:rsid w:val="00B07CBE"/>
    <w:rsid w:val="00B111A3"/>
    <w:rsid w:val="00B124A4"/>
    <w:rsid w:val="00B12B5B"/>
    <w:rsid w:val="00B13CF1"/>
    <w:rsid w:val="00B20584"/>
    <w:rsid w:val="00B2336E"/>
    <w:rsid w:val="00B30A5D"/>
    <w:rsid w:val="00B37F4E"/>
    <w:rsid w:val="00B44E2E"/>
    <w:rsid w:val="00B46E2D"/>
    <w:rsid w:val="00B50B7C"/>
    <w:rsid w:val="00B51FFA"/>
    <w:rsid w:val="00B54D29"/>
    <w:rsid w:val="00B716D0"/>
    <w:rsid w:val="00B74A08"/>
    <w:rsid w:val="00B9005C"/>
    <w:rsid w:val="00B94217"/>
    <w:rsid w:val="00B94A11"/>
    <w:rsid w:val="00B9529C"/>
    <w:rsid w:val="00BA22A5"/>
    <w:rsid w:val="00BA2DA8"/>
    <w:rsid w:val="00BA7EBE"/>
    <w:rsid w:val="00BB7B75"/>
    <w:rsid w:val="00BC00C0"/>
    <w:rsid w:val="00BC070C"/>
    <w:rsid w:val="00BD6109"/>
    <w:rsid w:val="00BD76D1"/>
    <w:rsid w:val="00BE113A"/>
    <w:rsid w:val="00BE4D84"/>
    <w:rsid w:val="00BE6006"/>
    <w:rsid w:val="00BE6328"/>
    <w:rsid w:val="00BF1F30"/>
    <w:rsid w:val="00BF2734"/>
    <w:rsid w:val="00BF6F83"/>
    <w:rsid w:val="00C039FF"/>
    <w:rsid w:val="00C05701"/>
    <w:rsid w:val="00C06A82"/>
    <w:rsid w:val="00C10931"/>
    <w:rsid w:val="00C11D0B"/>
    <w:rsid w:val="00C13E07"/>
    <w:rsid w:val="00C24611"/>
    <w:rsid w:val="00C30304"/>
    <w:rsid w:val="00C42197"/>
    <w:rsid w:val="00C42F85"/>
    <w:rsid w:val="00C50F53"/>
    <w:rsid w:val="00C53171"/>
    <w:rsid w:val="00C55B72"/>
    <w:rsid w:val="00C55E22"/>
    <w:rsid w:val="00C60FE7"/>
    <w:rsid w:val="00C63450"/>
    <w:rsid w:val="00C635AD"/>
    <w:rsid w:val="00C650AA"/>
    <w:rsid w:val="00C66B54"/>
    <w:rsid w:val="00C8336E"/>
    <w:rsid w:val="00C870FF"/>
    <w:rsid w:val="00C91F6E"/>
    <w:rsid w:val="00C96233"/>
    <w:rsid w:val="00CA21C7"/>
    <w:rsid w:val="00CA5038"/>
    <w:rsid w:val="00CB6F7C"/>
    <w:rsid w:val="00CC71DD"/>
    <w:rsid w:val="00CD6DF3"/>
    <w:rsid w:val="00CE1084"/>
    <w:rsid w:val="00CE3F03"/>
    <w:rsid w:val="00CF1AAE"/>
    <w:rsid w:val="00CF4D33"/>
    <w:rsid w:val="00D0081D"/>
    <w:rsid w:val="00D03410"/>
    <w:rsid w:val="00D03CEE"/>
    <w:rsid w:val="00D03D47"/>
    <w:rsid w:val="00D03D9B"/>
    <w:rsid w:val="00D041A4"/>
    <w:rsid w:val="00D06A71"/>
    <w:rsid w:val="00D07074"/>
    <w:rsid w:val="00D1022F"/>
    <w:rsid w:val="00D163C0"/>
    <w:rsid w:val="00D1798D"/>
    <w:rsid w:val="00D207C9"/>
    <w:rsid w:val="00D20B3C"/>
    <w:rsid w:val="00D2747B"/>
    <w:rsid w:val="00D31A71"/>
    <w:rsid w:val="00D33D6F"/>
    <w:rsid w:val="00D35E4B"/>
    <w:rsid w:val="00D37759"/>
    <w:rsid w:val="00D37B19"/>
    <w:rsid w:val="00D44737"/>
    <w:rsid w:val="00D542CD"/>
    <w:rsid w:val="00D565D6"/>
    <w:rsid w:val="00D627B5"/>
    <w:rsid w:val="00D64865"/>
    <w:rsid w:val="00D705C8"/>
    <w:rsid w:val="00D73CB2"/>
    <w:rsid w:val="00D765DB"/>
    <w:rsid w:val="00D812DC"/>
    <w:rsid w:val="00D84878"/>
    <w:rsid w:val="00D851FB"/>
    <w:rsid w:val="00D860B1"/>
    <w:rsid w:val="00D95577"/>
    <w:rsid w:val="00D9571A"/>
    <w:rsid w:val="00DA15DD"/>
    <w:rsid w:val="00DA1B5C"/>
    <w:rsid w:val="00DA4936"/>
    <w:rsid w:val="00DA6761"/>
    <w:rsid w:val="00DA748C"/>
    <w:rsid w:val="00DC2C16"/>
    <w:rsid w:val="00DC3C36"/>
    <w:rsid w:val="00DE38F3"/>
    <w:rsid w:val="00DE5B21"/>
    <w:rsid w:val="00DF2997"/>
    <w:rsid w:val="00DF7794"/>
    <w:rsid w:val="00E00DFD"/>
    <w:rsid w:val="00E04437"/>
    <w:rsid w:val="00E053E8"/>
    <w:rsid w:val="00E06474"/>
    <w:rsid w:val="00E06955"/>
    <w:rsid w:val="00E0725B"/>
    <w:rsid w:val="00E116F7"/>
    <w:rsid w:val="00E13F06"/>
    <w:rsid w:val="00E153D2"/>
    <w:rsid w:val="00E15C42"/>
    <w:rsid w:val="00E23BB4"/>
    <w:rsid w:val="00E26CDF"/>
    <w:rsid w:val="00E27A4F"/>
    <w:rsid w:val="00E32382"/>
    <w:rsid w:val="00E374F2"/>
    <w:rsid w:val="00E40E9D"/>
    <w:rsid w:val="00E42303"/>
    <w:rsid w:val="00E43E37"/>
    <w:rsid w:val="00E45FF4"/>
    <w:rsid w:val="00E46BD4"/>
    <w:rsid w:val="00E5452B"/>
    <w:rsid w:val="00E62390"/>
    <w:rsid w:val="00E62CA9"/>
    <w:rsid w:val="00E71ED0"/>
    <w:rsid w:val="00E76B74"/>
    <w:rsid w:val="00E76DEF"/>
    <w:rsid w:val="00E812C7"/>
    <w:rsid w:val="00E8156D"/>
    <w:rsid w:val="00E8508E"/>
    <w:rsid w:val="00E87D9A"/>
    <w:rsid w:val="00EA337D"/>
    <w:rsid w:val="00EA7A53"/>
    <w:rsid w:val="00EB7746"/>
    <w:rsid w:val="00EB7EC6"/>
    <w:rsid w:val="00EC104D"/>
    <w:rsid w:val="00EC548B"/>
    <w:rsid w:val="00EC6329"/>
    <w:rsid w:val="00EC71D3"/>
    <w:rsid w:val="00ED4BE5"/>
    <w:rsid w:val="00EE1F97"/>
    <w:rsid w:val="00EE538A"/>
    <w:rsid w:val="00EF4EC9"/>
    <w:rsid w:val="00EF4FCE"/>
    <w:rsid w:val="00EF548C"/>
    <w:rsid w:val="00EF7477"/>
    <w:rsid w:val="00F01171"/>
    <w:rsid w:val="00F12879"/>
    <w:rsid w:val="00F20E07"/>
    <w:rsid w:val="00F26FC2"/>
    <w:rsid w:val="00F30450"/>
    <w:rsid w:val="00F30D69"/>
    <w:rsid w:val="00F32465"/>
    <w:rsid w:val="00F34CF3"/>
    <w:rsid w:val="00F354C6"/>
    <w:rsid w:val="00F52CCD"/>
    <w:rsid w:val="00F606BC"/>
    <w:rsid w:val="00F60B58"/>
    <w:rsid w:val="00F61E5A"/>
    <w:rsid w:val="00F70941"/>
    <w:rsid w:val="00F7328D"/>
    <w:rsid w:val="00F737AC"/>
    <w:rsid w:val="00F843B4"/>
    <w:rsid w:val="00F86F6A"/>
    <w:rsid w:val="00F913AE"/>
    <w:rsid w:val="00F92D06"/>
    <w:rsid w:val="00F9385E"/>
    <w:rsid w:val="00F93E77"/>
    <w:rsid w:val="00F9795B"/>
    <w:rsid w:val="00FA134A"/>
    <w:rsid w:val="00FA2831"/>
    <w:rsid w:val="00FA2EAD"/>
    <w:rsid w:val="00FA53D0"/>
    <w:rsid w:val="00FA63D3"/>
    <w:rsid w:val="00FB24D6"/>
    <w:rsid w:val="00FB56B3"/>
    <w:rsid w:val="00FC574D"/>
    <w:rsid w:val="00FC5BF8"/>
    <w:rsid w:val="00FC6513"/>
    <w:rsid w:val="00FD23DE"/>
    <w:rsid w:val="00FD2A8A"/>
    <w:rsid w:val="00FD7B05"/>
    <w:rsid w:val="00FE1499"/>
    <w:rsid w:val="00FE3142"/>
    <w:rsid w:val="00FF07A8"/>
    <w:rsid w:val="00FF58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496CC4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2326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2326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C0038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E149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1499"/>
    <w:rPr>
      <w:rFonts w:ascii="Lucida Grande" w:hAnsi="Lucida Grande" w:cs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72326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2326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table" w:styleId="TableGrid">
    <w:name w:val="Table Grid"/>
    <w:basedOn w:val="TableNormal"/>
    <w:uiPriority w:val="59"/>
    <w:rsid w:val="00DA15D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unhideWhenUsed/>
    <w:rsid w:val="00B94A11"/>
  </w:style>
  <w:style w:type="character" w:customStyle="1" w:styleId="FootnoteTextChar">
    <w:name w:val="Footnote Text Char"/>
    <w:basedOn w:val="DefaultParagraphFont"/>
    <w:link w:val="FootnoteText"/>
    <w:uiPriority w:val="99"/>
    <w:rsid w:val="00B94A11"/>
  </w:style>
  <w:style w:type="character" w:styleId="FootnoteReference">
    <w:name w:val="footnote reference"/>
    <w:basedOn w:val="DefaultParagraphFont"/>
    <w:uiPriority w:val="99"/>
    <w:unhideWhenUsed/>
    <w:rsid w:val="00B94A11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B94A11"/>
    <w:rPr>
      <w:color w:val="0000FF" w:themeColor="hyperlink"/>
      <w:u w:val="single"/>
    </w:rPr>
  </w:style>
  <w:style w:type="paragraph" w:styleId="EndnoteText">
    <w:name w:val="endnote text"/>
    <w:basedOn w:val="Normal"/>
    <w:link w:val="EndnoteTextChar"/>
    <w:uiPriority w:val="99"/>
    <w:unhideWhenUsed/>
    <w:rsid w:val="00B94A11"/>
  </w:style>
  <w:style w:type="character" w:customStyle="1" w:styleId="EndnoteTextChar">
    <w:name w:val="Endnote Text Char"/>
    <w:basedOn w:val="DefaultParagraphFont"/>
    <w:link w:val="EndnoteText"/>
    <w:uiPriority w:val="99"/>
    <w:rsid w:val="00B94A11"/>
  </w:style>
  <w:style w:type="character" w:styleId="EndnoteReference">
    <w:name w:val="endnote reference"/>
    <w:basedOn w:val="DefaultParagraphFont"/>
    <w:uiPriority w:val="99"/>
    <w:unhideWhenUsed/>
    <w:rsid w:val="00B94A11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01437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1437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1437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1437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437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14372"/>
  </w:style>
  <w:style w:type="character" w:styleId="FollowedHyperlink">
    <w:name w:val="FollowedHyperlink"/>
    <w:basedOn w:val="DefaultParagraphFont"/>
    <w:uiPriority w:val="99"/>
    <w:semiHidden/>
    <w:unhideWhenUsed/>
    <w:rsid w:val="00C55E22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D565D6"/>
    <w:pPr>
      <w:ind w:left="720"/>
      <w:contextualSpacing/>
    </w:pPr>
  </w:style>
  <w:style w:type="paragraph" w:customStyle="1" w:styleId="BasicParagraph">
    <w:name w:val="[Basic Paragraph]"/>
    <w:basedOn w:val="Normal"/>
    <w:uiPriority w:val="99"/>
    <w:rsid w:val="00AD32F6"/>
    <w:pPr>
      <w:widowControl w:val="0"/>
      <w:autoSpaceDE w:val="0"/>
      <w:autoSpaceDN w:val="0"/>
      <w:adjustRightInd w:val="0"/>
      <w:spacing w:line="288" w:lineRule="auto"/>
      <w:textAlignment w:val="center"/>
    </w:pPr>
    <w:rPr>
      <w:rFonts w:ascii="Times-Roman" w:eastAsia="MS Mincho" w:hAnsi="Times-Roman" w:cs="Times-Roman"/>
      <w:bCs/>
      <w:color w:val="000000"/>
    </w:rPr>
  </w:style>
  <w:style w:type="character" w:customStyle="1" w:styleId="Heading3Char">
    <w:name w:val="Heading 3 Char"/>
    <w:basedOn w:val="DefaultParagraphFont"/>
    <w:link w:val="Heading3"/>
    <w:uiPriority w:val="9"/>
    <w:rsid w:val="000C0038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7263F6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7263F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apple-converted-space">
    <w:name w:val="apple-converted-space"/>
    <w:basedOn w:val="DefaultParagraphFont"/>
    <w:rsid w:val="007F32FE"/>
  </w:style>
  <w:style w:type="character" w:styleId="Emphasis">
    <w:name w:val="Emphasis"/>
    <w:basedOn w:val="DefaultParagraphFont"/>
    <w:uiPriority w:val="20"/>
    <w:qFormat/>
    <w:rsid w:val="00751C5F"/>
    <w:rPr>
      <w:i/>
      <w:iCs/>
    </w:rPr>
  </w:style>
  <w:style w:type="character" w:customStyle="1" w:styleId="highlight">
    <w:name w:val="highlight"/>
    <w:basedOn w:val="DefaultParagraphFont"/>
    <w:rsid w:val="00BD6109"/>
  </w:style>
  <w:style w:type="paragraph" w:styleId="NormalWeb">
    <w:name w:val="Normal (Web)"/>
    <w:basedOn w:val="Normal"/>
    <w:uiPriority w:val="99"/>
    <w:unhideWhenUsed/>
    <w:rsid w:val="00C05701"/>
    <w:pPr>
      <w:spacing w:before="100" w:beforeAutospacing="1" w:after="100" w:afterAutospacing="1"/>
    </w:pPr>
    <w:rPr>
      <w:rFonts w:ascii="Times" w:eastAsia="MS Mincho" w:hAnsi="Times" w:cs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52044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2044A"/>
  </w:style>
  <w:style w:type="paragraph" w:styleId="Footer">
    <w:name w:val="footer"/>
    <w:basedOn w:val="Normal"/>
    <w:link w:val="FooterChar"/>
    <w:uiPriority w:val="99"/>
    <w:unhideWhenUsed/>
    <w:rsid w:val="0052044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2044A"/>
  </w:style>
  <w:style w:type="character" w:styleId="PageNumber">
    <w:name w:val="page number"/>
    <w:basedOn w:val="DefaultParagraphFont"/>
    <w:uiPriority w:val="99"/>
    <w:semiHidden/>
    <w:unhideWhenUsed/>
    <w:rsid w:val="0052044A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2326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2326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C0038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E149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1499"/>
    <w:rPr>
      <w:rFonts w:ascii="Lucida Grande" w:hAnsi="Lucida Grande" w:cs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72326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2326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table" w:styleId="TableGrid">
    <w:name w:val="Table Grid"/>
    <w:basedOn w:val="TableNormal"/>
    <w:uiPriority w:val="59"/>
    <w:rsid w:val="00DA15D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unhideWhenUsed/>
    <w:rsid w:val="00B94A11"/>
  </w:style>
  <w:style w:type="character" w:customStyle="1" w:styleId="FootnoteTextChar">
    <w:name w:val="Footnote Text Char"/>
    <w:basedOn w:val="DefaultParagraphFont"/>
    <w:link w:val="FootnoteText"/>
    <w:uiPriority w:val="99"/>
    <w:rsid w:val="00B94A11"/>
  </w:style>
  <w:style w:type="character" w:styleId="FootnoteReference">
    <w:name w:val="footnote reference"/>
    <w:basedOn w:val="DefaultParagraphFont"/>
    <w:uiPriority w:val="99"/>
    <w:unhideWhenUsed/>
    <w:rsid w:val="00B94A11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B94A11"/>
    <w:rPr>
      <w:color w:val="0000FF" w:themeColor="hyperlink"/>
      <w:u w:val="single"/>
    </w:rPr>
  </w:style>
  <w:style w:type="paragraph" w:styleId="EndnoteText">
    <w:name w:val="endnote text"/>
    <w:basedOn w:val="Normal"/>
    <w:link w:val="EndnoteTextChar"/>
    <w:uiPriority w:val="99"/>
    <w:unhideWhenUsed/>
    <w:rsid w:val="00B94A11"/>
  </w:style>
  <w:style w:type="character" w:customStyle="1" w:styleId="EndnoteTextChar">
    <w:name w:val="Endnote Text Char"/>
    <w:basedOn w:val="DefaultParagraphFont"/>
    <w:link w:val="EndnoteText"/>
    <w:uiPriority w:val="99"/>
    <w:rsid w:val="00B94A11"/>
  </w:style>
  <w:style w:type="character" w:styleId="EndnoteReference">
    <w:name w:val="endnote reference"/>
    <w:basedOn w:val="DefaultParagraphFont"/>
    <w:uiPriority w:val="99"/>
    <w:unhideWhenUsed/>
    <w:rsid w:val="00B94A11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01437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1437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1437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1437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437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14372"/>
  </w:style>
  <w:style w:type="character" w:styleId="FollowedHyperlink">
    <w:name w:val="FollowedHyperlink"/>
    <w:basedOn w:val="DefaultParagraphFont"/>
    <w:uiPriority w:val="99"/>
    <w:semiHidden/>
    <w:unhideWhenUsed/>
    <w:rsid w:val="00C55E22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D565D6"/>
    <w:pPr>
      <w:ind w:left="720"/>
      <w:contextualSpacing/>
    </w:pPr>
  </w:style>
  <w:style w:type="paragraph" w:customStyle="1" w:styleId="BasicParagraph">
    <w:name w:val="[Basic Paragraph]"/>
    <w:basedOn w:val="Normal"/>
    <w:uiPriority w:val="99"/>
    <w:rsid w:val="00AD32F6"/>
    <w:pPr>
      <w:widowControl w:val="0"/>
      <w:autoSpaceDE w:val="0"/>
      <w:autoSpaceDN w:val="0"/>
      <w:adjustRightInd w:val="0"/>
      <w:spacing w:line="288" w:lineRule="auto"/>
      <w:textAlignment w:val="center"/>
    </w:pPr>
    <w:rPr>
      <w:rFonts w:ascii="Times-Roman" w:eastAsia="MS Mincho" w:hAnsi="Times-Roman" w:cs="Times-Roman"/>
      <w:bCs/>
      <w:color w:val="000000"/>
    </w:rPr>
  </w:style>
  <w:style w:type="character" w:customStyle="1" w:styleId="Heading3Char">
    <w:name w:val="Heading 3 Char"/>
    <w:basedOn w:val="DefaultParagraphFont"/>
    <w:link w:val="Heading3"/>
    <w:uiPriority w:val="9"/>
    <w:rsid w:val="000C0038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7263F6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7263F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apple-converted-space">
    <w:name w:val="apple-converted-space"/>
    <w:basedOn w:val="DefaultParagraphFont"/>
    <w:rsid w:val="007F32FE"/>
  </w:style>
  <w:style w:type="character" w:styleId="Emphasis">
    <w:name w:val="Emphasis"/>
    <w:basedOn w:val="DefaultParagraphFont"/>
    <w:uiPriority w:val="20"/>
    <w:qFormat/>
    <w:rsid w:val="00751C5F"/>
    <w:rPr>
      <w:i/>
      <w:iCs/>
    </w:rPr>
  </w:style>
  <w:style w:type="character" w:customStyle="1" w:styleId="highlight">
    <w:name w:val="highlight"/>
    <w:basedOn w:val="DefaultParagraphFont"/>
    <w:rsid w:val="00BD6109"/>
  </w:style>
  <w:style w:type="paragraph" w:styleId="NormalWeb">
    <w:name w:val="Normal (Web)"/>
    <w:basedOn w:val="Normal"/>
    <w:uiPriority w:val="99"/>
    <w:unhideWhenUsed/>
    <w:rsid w:val="00C05701"/>
    <w:pPr>
      <w:spacing w:before="100" w:beforeAutospacing="1" w:after="100" w:afterAutospacing="1"/>
    </w:pPr>
    <w:rPr>
      <w:rFonts w:ascii="Times" w:eastAsia="MS Mincho" w:hAnsi="Times" w:cs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52044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2044A"/>
  </w:style>
  <w:style w:type="paragraph" w:styleId="Footer">
    <w:name w:val="footer"/>
    <w:basedOn w:val="Normal"/>
    <w:link w:val="FooterChar"/>
    <w:uiPriority w:val="99"/>
    <w:unhideWhenUsed/>
    <w:rsid w:val="0052044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2044A"/>
  </w:style>
  <w:style w:type="character" w:styleId="PageNumber">
    <w:name w:val="page number"/>
    <w:basedOn w:val="DefaultParagraphFont"/>
    <w:uiPriority w:val="99"/>
    <w:semiHidden/>
    <w:unhideWhenUsed/>
    <w:rsid w:val="0052044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3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0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530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243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5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2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8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6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9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4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45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84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4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3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0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36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15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21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85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6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49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5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0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73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180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38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52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674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59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7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11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470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09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68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40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51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69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07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16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854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74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984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5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479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07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93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24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020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64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44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712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490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79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13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14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295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58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15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951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6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85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42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082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77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17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48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20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88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29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75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7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77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04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714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41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70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61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381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4768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380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2730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34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83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08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99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27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385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91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774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19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02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73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83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03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24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118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2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5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8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95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45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07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19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869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76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470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15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869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29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17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136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13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54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65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83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92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54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93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21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1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00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57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8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1801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989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896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646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microsoft.com/office/2006/relationships/keyMapCustomizations" Target="customizations.xml"/><Relationship Id="rId2" Type="http://schemas.openxmlformats.org/officeDocument/2006/relationships/customXml" Target="../customXml/item1.xml"/><Relationship Id="rId3" Type="http://schemas.openxmlformats.org/officeDocument/2006/relationships/numbering" Target="numbering.xml"/><Relationship Id="rId4" Type="http://schemas.openxmlformats.org/officeDocument/2006/relationships/styles" Target="styles.xml"/><Relationship Id="rId5" Type="http://schemas.microsoft.com/office/2007/relationships/stylesWithEffects" Target="stylesWithEffect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footnotes" Target="footnotes.xml"/><Relationship Id="rId9" Type="http://schemas.openxmlformats.org/officeDocument/2006/relationships/endnotes" Target="endnotes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FE2B73F-1748-7C46-AA81-66F6F8476E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</Pages>
  <Words>409</Words>
  <Characters>2332</Characters>
  <Application>Microsoft Macintosh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ferences</vt:lpstr>
    </vt:vector>
  </TitlesOfParts>
  <Company>JHMI</Company>
  <LinksUpToDate>false</LinksUpToDate>
  <CharactersWithSpaces>2736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ferences</dc:title>
  <dc:subject/>
  <dc:creator>Elie Al Kazzi</dc:creator>
  <cp:keywords/>
  <cp:lastModifiedBy>Elie Al Kazzi</cp:lastModifiedBy>
  <cp:revision>5</cp:revision>
  <dcterms:created xsi:type="dcterms:W3CDTF">2015-06-01T22:59:00Z</dcterms:created>
  <dcterms:modified xsi:type="dcterms:W3CDTF">2015-06-10T2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35438</vt:lpwstr>
  </property>
  <property fmtid="{D5CDD505-2E9C-101B-9397-08002B2CF9AE}" pid="3" name="WnCSubscriberId">
    <vt:lpwstr>2426</vt:lpwstr>
  </property>
  <property fmtid="{D5CDD505-2E9C-101B-9397-08002B2CF9AE}" pid="4" name="WnCOutputStyleId">
    <vt:lpwstr>165</vt:lpwstr>
  </property>
  <property fmtid="{D5CDD505-2E9C-101B-9397-08002B2CF9AE}" pid="5" name="RWProductId">
    <vt:lpwstr>WnC</vt:lpwstr>
  </property>
  <property fmtid="{D5CDD505-2E9C-101B-9397-08002B2CF9AE}" pid="6" name="WnCUser">
    <vt:lpwstr>JH_8BEAD9_2426</vt:lpwstr>
  </property>
  <property fmtid="{D5CDD505-2E9C-101B-9397-08002B2CF9AE}" pid="7" name="WnC4Folder">
    <vt:lpwstr>Documents///Kazzi PLOS ONE S1_table 10Jun2015</vt:lpwstr>
  </property>
</Properties>
</file>